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52142A" w14:textId="3FF69108" w:rsidR="0020589F" w:rsidRPr="0020589F" w:rsidRDefault="0020589F" w:rsidP="0020589F">
      <w:pPr>
        <w:spacing w:line="480" w:lineRule="auto"/>
        <w:jc w:val="center"/>
        <w:rPr>
          <w:b/>
        </w:rPr>
      </w:pPr>
      <w:r>
        <w:rPr>
          <w:b/>
        </w:rPr>
        <w:t>Supplementary Material for</w:t>
      </w:r>
      <w:r w:rsidRPr="0020589F">
        <w:rPr>
          <w:b/>
        </w:rPr>
        <w:t xml:space="preserve"> Profiles of Psychosocial and Clinical Functioning in Adolescence and Risk for Later Depression</w:t>
      </w:r>
      <w:r>
        <w:rPr>
          <w:b/>
        </w:rPr>
        <w:t>; Olino, Klein, &amp; Seeley</w:t>
      </w:r>
    </w:p>
    <w:p w14:paraId="2C412F03" w14:textId="2BA57BF9" w:rsidR="00F95B78" w:rsidRDefault="00F95B78" w:rsidP="0020589F">
      <w:pPr>
        <w:spacing w:line="480" w:lineRule="auto"/>
        <w:rPr>
          <w:i/>
        </w:rPr>
      </w:pPr>
      <w:r>
        <w:tab/>
        <w:t>We relied on a broad set of indicators of functioning to permit broad classes to be identified. As the initial focus of the study was on depression, we had many constructs reflecting vulnerability to depression. Indicators that were associated with externalizing vulnerability were also included as we tested associations with externalizing outcomes, as well.</w:t>
      </w:r>
    </w:p>
    <w:p w14:paraId="76ECD7D4" w14:textId="22798DC9" w:rsidR="0020589F" w:rsidRPr="0020589F" w:rsidRDefault="0020589F" w:rsidP="0020589F">
      <w:pPr>
        <w:spacing w:line="480" w:lineRule="auto"/>
      </w:pPr>
      <w:r>
        <w:rPr>
          <w:i/>
        </w:rPr>
        <w:t>Extended description of latent class indicators.</w:t>
      </w:r>
    </w:p>
    <w:p w14:paraId="24094D98" w14:textId="7126C1FC" w:rsidR="00CB7278" w:rsidRDefault="00CB7278" w:rsidP="001266DC">
      <w:pPr>
        <w:spacing w:line="480" w:lineRule="auto"/>
        <w:ind w:firstLine="720"/>
      </w:pPr>
      <w:r>
        <w:t>An extensive battery of psychosocial measures was administered to all participants at T</w:t>
      </w:r>
      <w:r>
        <w:rPr>
          <w:vertAlign w:val="subscript"/>
        </w:rPr>
        <w:t>1</w:t>
      </w:r>
      <w:r>
        <w:t xml:space="preserve"> </w:t>
      </w:r>
      <w:r>
        <w:fldChar w:fldCharType="begin">
          <w:fldData xml:space="preserve">PEVuZE5vdGU+PENpdGU+PEF1dGhvcj5MZXdpbnNvaG48L0F1dGhvcj48WWVhcj4xOTk0PC9ZZWFy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</w:fldData>
        </w:fldChar>
      </w:r>
      <w:r>
        <w:instrText xml:space="preserve"> ADDIN EN.CITE </w:instrText>
      </w:r>
      <w:r>
        <w:fldChar w:fldCharType="begin">
          <w:fldData xml:space="preserve">PEVuZE5vdGU+PENpdGU+PEF1dGhvcj5MZXdpbnNvaG48L0F1dGhvcj48WWVhcj4xOTk0PC9ZZWFy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</w:fldData>
        </w:fldChar>
      </w:r>
      <w:r>
        <w:instrText xml:space="preserve"> ADDIN EN.CITE.DATA </w:instrText>
      </w:r>
      <w:r>
        <w:fldChar w:fldCharType="end"/>
      </w:r>
      <w:r>
        <w:fldChar w:fldCharType="separate"/>
      </w:r>
      <w:r>
        <w:rPr>
          <w:noProof/>
        </w:rPr>
        <w:t>(Lewinsohn et al., 1994a, Lewinsohn et al., 2003)</w:t>
      </w:r>
      <w:r>
        <w:fldChar w:fldCharType="end"/>
      </w:r>
      <w:r>
        <w:t>. Variables were constructed such that higher scores indicated greater impairment or severity. Below, we describe the 19 constructs assessed, many by multiple measures, that were used as typology indicators.</w:t>
      </w:r>
      <w:r w:rsidR="00464178">
        <w:t xml:space="preserve"> Internal consistencies are presented for the full sample at T</w:t>
      </w:r>
      <w:r w:rsidR="00464178" w:rsidRPr="00464178">
        <w:rPr>
          <w:vertAlign w:val="subscript"/>
        </w:rPr>
        <w:t>1</w:t>
      </w:r>
      <w:r w:rsidR="00464178">
        <w:t>.</w:t>
      </w:r>
    </w:p>
    <w:p w14:paraId="13F2908B" w14:textId="0C609923" w:rsidR="00CB7278" w:rsidRPr="007F54FF" w:rsidRDefault="00CB7278" w:rsidP="001266DC">
      <w:pPr>
        <w:spacing w:line="480" w:lineRule="auto"/>
      </w:pPr>
      <w:r w:rsidRPr="00C129AF">
        <w:tab/>
        <w:t>Dimensional assessment of depression</w:t>
      </w:r>
      <w:r>
        <w:t xml:space="preserve"> was assessed using the Center for Epidemiologic Studies-Depression Scale </w:t>
      </w:r>
      <w:r>
        <w:fldChar w:fldCharType="begin"/>
      </w:r>
      <w:r>
        <w:instrText xml:space="preserve"> ADDIN EN.CITE &lt;EndNote&gt;&lt;Cite&gt;&lt;Author&gt;Radloff&lt;/Author&gt;&lt;Year&gt;1977&lt;/Year&gt;&lt;RecNum&gt;1318&lt;/RecNum&gt;&lt;Prefix&gt;CES-D`; &lt;/Prefix&gt;&lt;DisplayText&gt;(CES-D; Radloff, 1977)&lt;/DisplayText&gt;&lt;record&gt;&lt;rec-number&gt;1318&lt;/rec-number&gt;&lt;foreign-keys&gt;&lt;key app="EN" db-id="st0fwd5zd59wple9eeaperx8sep0vaax55t0" timestamp="0"&gt;1318&lt;/key&gt;&lt;/foreign-keys&gt;&lt;ref-type name="Journal Article"&gt;17&lt;/ref-type&gt;&lt;contributors&gt;&lt;authors&gt;&lt;author&gt;Radloff, L. S.&lt;/author&gt;&lt;/authors&gt;&lt;/contributors&gt;&lt;titles&gt;&lt;title&gt;The CES-D scale: A self-report depression scale for research in the general population&lt;/title&gt;&lt;secondary-title&gt;Applied Psychological Measurement&lt;/secondary-title&gt;&lt;/titles&gt;&lt;pages&gt;385-401&lt;/pages&gt;&lt;volume&gt;1&lt;/volume&gt;&lt;number&gt;3&lt;/number&gt;&lt;dates&gt;&lt;year&gt;1977&lt;/year&gt;&lt;/dates&gt;&lt;urls&gt;&lt;/urls&gt;&lt;/record&gt;&lt;/Cite&gt;&lt;/EndNote&gt;</w:instrText>
      </w:r>
      <w:r>
        <w:fldChar w:fldCharType="separate"/>
      </w:r>
      <w:r>
        <w:rPr>
          <w:noProof/>
        </w:rPr>
        <w:t>(CES-D; Radloff, 1977)</w:t>
      </w:r>
      <w:r>
        <w:fldChar w:fldCharType="end"/>
      </w:r>
      <w:r>
        <w:t xml:space="preserve">, the Beck Depression Inventory </w:t>
      </w:r>
      <w:r>
        <w:fldChar w:fldCharType="begin"/>
      </w:r>
      <w:r>
        <w:instrText xml:space="preserve"> ADDIN EN.CITE &lt;EndNote&gt;&lt;Cite&gt;&lt;Author&gt;Beck&lt;/Author&gt;&lt;Year&gt;1988&lt;/Year&gt;&lt;RecNum&gt;1723&lt;/RecNum&gt;&lt;Prefix&gt;BDI`; &lt;/Prefix&gt;&lt;DisplayText&gt;(BDI; Beck et al., 1988)&lt;/DisplayText&gt;&lt;record&gt;&lt;rec-number&gt;1723&lt;/rec-number&gt;&lt;foreign-keys&gt;&lt;key app="EN" db-id="st0fwd5zd59wple9eeaperx8sep0vaax55t0" timestamp="0"&gt;1723&lt;/key&gt;&lt;/foreign-keys&gt;&lt;ref-type name="Journal Article"&gt;17&lt;/ref-type&gt;&lt;contributors&gt;&lt;authors&gt;&lt;author&gt;Beck, A. T.&lt;/author&gt;&lt;author&gt;Steer, R. A.&lt;/author&gt;&lt;author&gt;Carbin, M. G.&lt;/author&gt;&lt;/authors&gt;&lt;/contributors&gt;&lt;titles&gt;&lt;title&gt;Psychometric properties of the Beck Depression Inventory: Twenty-five years of evaluation&lt;/title&gt;&lt;secondary-title&gt;Clinical Psychology Review&lt;/secondary-title&gt;&lt;/titles&gt;&lt;pages&gt;77-100&lt;/pages&gt;&lt;volume&gt;8&lt;/volume&gt;&lt;number&gt;1&lt;/number&gt;&lt;dates&gt;&lt;year&gt;1988&lt;/year&gt;&lt;/dates&gt;&lt;urls&gt;&lt;/urls&gt;&lt;electronic-resource-num&gt;10.1016/0272-7358(88)90050-5&lt;/electronic-resource-num&gt;&lt;/record&gt;&lt;/Cite&gt;&lt;/EndNote&gt;</w:instrText>
      </w:r>
      <w:r>
        <w:fldChar w:fldCharType="separate"/>
      </w:r>
      <w:r>
        <w:rPr>
          <w:noProof/>
        </w:rPr>
        <w:t>(BDI; Beck et al., 1988)</w:t>
      </w:r>
      <w:r>
        <w:fldChar w:fldCharType="end"/>
      </w:r>
      <w:r>
        <w:t xml:space="preserve">, the interviewer-rated Hamilton Depression Rating Scale </w:t>
      </w:r>
      <w:r>
        <w:fldChar w:fldCharType="begin"/>
      </w:r>
      <w:r>
        <w:instrText xml:space="preserve"> ADDIN EN.CITE &lt;EndNote&gt;&lt;Cite&gt;&lt;Author&gt;Hamilton&lt;/Author&gt;&lt;Year&gt;1960&lt;/Year&gt;&lt;RecNum&gt;8278&lt;/RecNum&gt;&lt;DisplayText&gt;(Hamilton, 1960)&lt;/DisplayText&gt;&lt;record&gt;&lt;rec-number&gt;8278&lt;/rec-number&gt;&lt;foreign-keys&gt;&lt;key app="EN" db-id="st0fwd5zd59wple9eeaperx8sep0vaax55t0" timestamp="1533577787"&gt;8278&lt;/key&gt;&lt;/foreign-keys&gt;&lt;ref-type name="Journal Article"&gt;17&lt;/ref-type&gt;&lt;contributors&gt;&lt;authors&gt;&lt;author&gt;Hamilton, Max&lt;/author&gt;&lt;/authors&gt;&lt;/contributors&gt;&lt;titles&gt;&lt;title&gt;A rating scale for depression&lt;/title&gt;&lt;secondary-title&gt;Journal of neurology, neurosurgery, and psychiatry&lt;/secondary-title&gt;&lt;/titles&gt;&lt;pages&gt;56&lt;/pages&gt;&lt;volume&gt;23&lt;/volume&gt;&lt;number&gt;1&lt;/number&gt;&lt;dates&gt;&lt;year&gt;1960&lt;/year&gt;&lt;/dates&gt;&lt;urls&gt;&lt;/urls&gt;&lt;/record&gt;&lt;/Cite&gt;&lt;/EndNote&gt;</w:instrText>
      </w:r>
      <w:r>
        <w:fldChar w:fldCharType="separate"/>
      </w:r>
      <w:r>
        <w:rPr>
          <w:noProof/>
        </w:rPr>
        <w:t>(Hamilton, 1960)</w:t>
      </w:r>
      <w:r>
        <w:fldChar w:fldCharType="end"/>
      </w:r>
      <w:r>
        <w:t>, and a single item assessing level of depression during the past week</w:t>
      </w:r>
      <w:r w:rsidR="006822F3">
        <w:t xml:space="preserve"> </w:t>
      </w:r>
      <w:r w:rsidR="006822F3">
        <w:rPr>
          <w:rFonts w:eastAsia="Times New Roman"/>
        </w:rPr>
        <w:t>(α</w:t>
      </w:r>
      <w:r w:rsidR="006822F3" w:rsidRPr="00027AA1">
        <w:rPr>
          <w:rFonts w:eastAsia="Times New Roman"/>
        </w:rPr>
        <w:t xml:space="preserve"> = .</w:t>
      </w:r>
      <w:r w:rsidR="006822F3">
        <w:rPr>
          <w:rFonts w:eastAsia="Times New Roman"/>
        </w:rPr>
        <w:t>6</w:t>
      </w:r>
      <w:r w:rsidR="006822F3" w:rsidRPr="00027AA1">
        <w:rPr>
          <w:rFonts w:eastAsia="Times New Roman"/>
        </w:rPr>
        <w:t>8</w:t>
      </w:r>
      <w:r w:rsidR="006822F3">
        <w:rPr>
          <w:rFonts w:eastAsia="Times New Roman"/>
        </w:rPr>
        <w:t>)</w:t>
      </w:r>
      <w:r>
        <w:t>.</w:t>
      </w:r>
    </w:p>
    <w:p w14:paraId="5B9FF38B" w14:textId="4D06790B" w:rsidR="00CB7278" w:rsidRPr="00113996" w:rsidRDefault="00CB7278" w:rsidP="001266DC">
      <w:pPr>
        <w:spacing w:line="480" w:lineRule="auto"/>
        <w:ind w:firstLine="720"/>
        <w:rPr>
          <w:color w:val="000000"/>
        </w:rPr>
      </w:pPr>
      <w:r w:rsidRPr="00C129AF">
        <w:t>Other internalizing problems</w:t>
      </w:r>
      <w:r w:rsidRPr="00113996">
        <w:t xml:space="preserve"> captured the </w:t>
      </w:r>
      <w:r w:rsidRPr="00113996">
        <w:rPr>
          <w:color w:val="000000"/>
        </w:rPr>
        <w:t>tendency to worry, frequently recurrent hypomanic</w:t>
      </w:r>
      <w:r>
        <w:rPr>
          <w:color w:val="000000"/>
        </w:rPr>
        <w:t>-</w:t>
      </w:r>
      <w:r w:rsidRPr="00113996">
        <w:rPr>
          <w:color w:val="000000"/>
        </w:rPr>
        <w:t xml:space="preserve">like behavioral fluctuations, state anxiety, quantity and nature of sleep, and hypochondriasis. </w:t>
      </w:r>
      <w:r>
        <w:rPr>
          <w:color w:val="000000"/>
        </w:rPr>
        <w:t>Items came from the</w:t>
      </w:r>
      <w:r w:rsidRPr="00113996">
        <w:rPr>
          <w:color w:val="000000"/>
        </w:rPr>
        <w:t xml:space="preserve"> Maudsley Obsessional Compulsive Inve</w:t>
      </w:r>
      <w:r>
        <w:rPr>
          <w:color w:val="000000"/>
        </w:rPr>
        <w:t xml:space="preserve">ntory </w:t>
      </w:r>
      <w:r>
        <w:rPr>
          <w:color w:val="000000"/>
        </w:rPr>
        <w:fldChar w:fldCharType="begin"/>
      </w:r>
      <w:r>
        <w:rPr>
          <w:color w:val="000000"/>
        </w:rPr>
        <w:instrText xml:space="preserve"> ADDIN EN.CITE &lt;EndNote&gt;&lt;Cite&gt;&lt;Author&gt;Hodgson&lt;/Author&gt;&lt;Year&gt;1977&lt;/Year&gt;&lt;RecNum&gt;8282&lt;/RecNum&gt;&lt;Prefix&gt;5 items`; &lt;/Prefix&gt;&lt;DisplayText&gt;(5 items; Hodgson and Rachman, 1977)&lt;/DisplayText&gt;&lt;record&gt;&lt;rec-number&gt;8282&lt;/rec-number&gt;&lt;foreign-keys&gt;&lt;key app="EN" db-id="st0fwd5zd59wple9eeaperx8sep0vaax55t0" timestamp="1533826590"&gt;8282&lt;/key&gt;&lt;/foreign-keys&gt;&lt;ref-type name="Journal Article"&gt;17&lt;/ref-type&gt;&lt;contributors&gt;&lt;authors&gt;&lt;author&gt;Hodgson, Ray J&lt;/author&gt;&lt;author&gt;Rachman, Stanley&lt;/author&gt;&lt;/authors&gt;&lt;/contributors&gt;&lt;titles&gt;&lt;title&gt;Obsessional-compulsive complaints&lt;/title&gt;&lt;secondary-title&gt;Behaviour research and therapy&lt;/secondary-title&gt;&lt;/titles&gt;&lt;pages&gt;389-395&lt;/pages&gt;&lt;volume&gt;15&lt;/volume&gt;&lt;number&gt;5&lt;/number&gt;&lt;dates&gt;&lt;year&gt;1977&lt;/year&gt;&lt;/dates&gt;&lt;isbn&gt;0005-7967&lt;/isbn&gt;&lt;urls&gt;&lt;/urls&gt;&lt;/record&gt;&lt;/Cite&gt;&lt;/EndNote&gt;</w:instrText>
      </w:r>
      <w:r>
        <w:rPr>
          <w:color w:val="000000"/>
        </w:rPr>
        <w:fldChar w:fldCharType="separate"/>
      </w:r>
      <w:r>
        <w:rPr>
          <w:noProof/>
          <w:color w:val="000000"/>
        </w:rPr>
        <w:t>(5 items; Hodgson and Rachman, 1977)</w:t>
      </w:r>
      <w:r>
        <w:rPr>
          <w:color w:val="000000"/>
        </w:rPr>
        <w:fldChar w:fldCharType="end"/>
      </w:r>
      <w:r>
        <w:rPr>
          <w:color w:val="000000"/>
        </w:rPr>
        <w:t xml:space="preserve">; State-Trait Anxiety Inventory </w:t>
      </w:r>
      <w:r>
        <w:rPr>
          <w:color w:val="000000"/>
        </w:rPr>
        <w:fldChar w:fldCharType="begin"/>
      </w:r>
      <w:r>
        <w:rPr>
          <w:color w:val="000000"/>
        </w:rPr>
        <w:instrText xml:space="preserve"> ADDIN EN.CITE &lt;EndNote&gt;&lt;Cite&gt;&lt;Author&gt;Spielberger&lt;/Author&gt;&lt;Year&gt;1970&lt;/Year&gt;&lt;RecNum&gt;8284&lt;/RecNum&gt;&lt;Prefix&gt;10 items`; &lt;/Prefix&gt;&lt;DisplayText&gt;(10 items; Spielberger et al., 1970)&lt;/DisplayText&gt;&lt;record&gt;&lt;rec-number&gt;8284&lt;/rec-number&gt;&lt;foreign-keys&gt;&lt;key app="EN" db-id="st0fwd5zd59wple9eeaperx8sep0vaax55t0" timestamp="1533826703"&gt;8284&lt;/key&gt;&lt;/foreign-keys&gt;&lt;ref-type name="Generic"&gt;13&lt;/ref-type&gt;&lt;contributors&gt;&lt;authors&gt;&lt;author&gt;Spielberger, CD&lt;/author&gt;&lt;author&gt;Gorsuch, RL&lt;/author&gt;&lt;author&gt;Lushene, RE&lt;/author&gt;&lt;author&gt;Vagg, PR&lt;/author&gt;&lt;author&gt;Jacobs, GA&lt;/author&gt;&lt;/authors&gt;&lt;/contributors&gt;&lt;titles&gt;&lt;title&gt;State-trait anxiety inventory. Palo Alto&lt;/title&gt;&lt;/titles&gt;&lt;dates&gt;&lt;year&gt;1970&lt;/year&gt;&lt;/dates&gt;&lt;publisher&gt;ca: consulting psychologists press&lt;/publisher&gt;&lt;urls&gt;&lt;/urls&gt;&lt;/record&gt;&lt;/Cite&gt;&lt;/EndNote&gt;</w:instrText>
      </w:r>
      <w:r>
        <w:rPr>
          <w:color w:val="000000"/>
        </w:rPr>
        <w:fldChar w:fldCharType="separate"/>
      </w:r>
      <w:r>
        <w:rPr>
          <w:noProof/>
          <w:color w:val="000000"/>
        </w:rPr>
        <w:t>(10 items; Spielberger et al., 1970)</w:t>
      </w:r>
      <w:r>
        <w:rPr>
          <w:color w:val="000000"/>
        </w:rPr>
        <w:fldChar w:fldCharType="end"/>
      </w:r>
      <w:r w:rsidRPr="00113996">
        <w:rPr>
          <w:color w:val="000000"/>
        </w:rPr>
        <w:t xml:space="preserve">; </w:t>
      </w:r>
      <w:r>
        <w:rPr>
          <w:color w:val="000000"/>
        </w:rPr>
        <w:t xml:space="preserve">8 </w:t>
      </w:r>
      <w:r w:rsidRPr="00113996">
        <w:rPr>
          <w:color w:val="000000"/>
        </w:rPr>
        <w:t>item</w:t>
      </w:r>
      <w:r>
        <w:rPr>
          <w:color w:val="000000"/>
        </w:rPr>
        <w:t>s</w:t>
      </w:r>
      <w:r w:rsidRPr="00113996">
        <w:rPr>
          <w:color w:val="000000"/>
        </w:rPr>
        <w:t xml:space="preserve"> </w:t>
      </w:r>
      <w:r>
        <w:rPr>
          <w:color w:val="000000"/>
        </w:rPr>
        <w:t xml:space="preserve">assessing </w:t>
      </w:r>
      <w:r w:rsidRPr="00113996">
        <w:rPr>
          <w:color w:val="000000"/>
        </w:rPr>
        <w:t>sleep</w:t>
      </w:r>
      <w:r>
        <w:rPr>
          <w:color w:val="000000"/>
        </w:rPr>
        <w:t xml:space="preserve"> </w:t>
      </w:r>
      <w:r>
        <w:rPr>
          <w:color w:val="000000"/>
        </w:rPr>
        <w:fldChar w:fldCharType="begin"/>
      </w:r>
      <w:r>
        <w:rPr>
          <w:color w:val="000000"/>
        </w:rPr>
        <w:instrText xml:space="preserve"> ADDIN EN.CITE &lt;EndNote&gt;&lt;Cite&gt;&lt;Author&gt;Lewinsohn&lt;/Author&gt;&lt;Year&gt;1994&lt;/Year&gt;&lt;RecNum&gt;678&lt;/RecNum&gt;&lt;DisplayText&gt;(Lewinsohn et al., 1994b)&lt;/DisplayText&gt;&lt;record&gt;&lt;rec-number&gt;678&lt;/rec-number&gt;&lt;foreign-keys&gt;&lt;key app="EN" db-id="st0fwd5zd59wple9eeaperx8sep0vaax55t0" timestamp="0"&gt;678&lt;/key&gt;&lt;/foreign-keys&gt;&lt;ref-type name="Journal Article"&gt;17&lt;/ref-type&gt;&lt;contributors&gt;&lt;authors&gt;&lt;author&gt;Lewinsohn, Peter M.&lt;/author&gt;&lt;author&gt;Roberts, Robert E.&lt;/author&gt;&lt;author&gt;Seeley, John R.&lt;/author&gt;&lt;author&gt;Rohde, Paul&lt;/author&gt;&lt;author&gt;Gotlib, Ian H.&lt;/author&gt;&lt;author&gt;Hops, Hyman&lt;/author&gt;&lt;/authors&gt;&lt;/contributors&gt;&lt;titles&gt;&lt;title&gt;Adolescent psychopathology: II. Psychosocial risk factors for depression&lt;/title&gt;&lt;secondary-title&gt;Journal of Abnormal Psychology&lt;/secondary-title&gt;&lt;/titles&gt;&lt;periodical&gt;&lt;full-title&gt;Journal of Abnormal Psychology&lt;/full-title&gt;&lt;/periodical&gt;&lt;pages&gt;302-315&lt;/pages&gt;&lt;volume&gt;103&lt;/volume&gt;&lt;number&gt;2&lt;/number&gt;&lt;dates&gt;&lt;year&gt;1994&lt;/year&gt;&lt;pub-dates&gt;&lt;date&gt;May&lt;/date&gt;&lt;/pub-dates&gt;&lt;/dates&gt;&lt;accession-num&gt;Peer Reviewed Journal: 1994-33639-001&lt;/accession-num&gt;&lt;urls&gt;&lt;/urls&gt;&lt;/record&gt;&lt;/Cite&gt;&lt;/EndNote&gt;</w:instrText>
      </w:r>
      <w:r>
        <w:rPr>
          <w:color w:val="000000"/>
        </w:rPr>
        <w:fldChar w:fldCharType="separate"/>
      </w:r>
      <w:r>
        <w:rPr>
          <w:noProof/>
          <w:color w:val="000000"/>
        </w:rPr>
        <w:t>(Lewinsohn et al., 1994b)</w:t>
      </w:r>
      <w:r>
        <w:rPr>
          <w:color w:val="000000"/>
        </w:rPr>
        <w:fldChar w:fldCharType="end"/>
      </w:r>
      <w:r w:rsidRPr="00113996">
        <w:rPr>
          <w:color w:val="000000"/>
        </w:rPr>
        <w:t xml:space="preserve">; </w:t>
      </w:r>
      <w:r>
        <w:rPr>
          <w:color w:val="000000"/>
        </w:rPr>
        <w:t xml:space="preserve">and </w:t>
      </w:r>
      <w:r w:rsidRPr="00113996">
        <w:rPr>
          <w:color w:val="000000"/>
        </w:rPr>
        <w:t>8</w:t>
      </w:r>
      <w:r>
        <w:rPr>
          <w:color w:val="000000"/>
        </w:rPr>
        <w:t xml:space="preserve"> </w:t>
      </w:r>
      <w:r w:rsidRPr="00113996">
        <w:rPr>
          <w:color w:val="000000"/>
        </w:rPr>
        <w:t>item</w:t>
      </w:r>
      <w:r>
        <w:rPr>
          <w:color w:val="000000"/>
        </w:rPr>
        <w:t>s</w:t>
      </w:r>
      <w:r w:rsidRPr="00113996">
        <w:rPr>
          <w:color w:val="000000"/>
        </w:rPr>
        <w:t xml:space="preserve"> </w:t>
      </w:r>
      <w:r>
        <w:rPr>
          <w:color w:val="000000"/>
        </w:rPr>
        <w:t xml:space="preserve">assessing </w:t>
      </w:r>
      <w:r w:rsidRPr="00113996">
        <w:rPr>
          <w:color w:val="000000"/>
        </w:rPr>
        <w:t>hypochondriasis</w:t>
      </w:r>
      <w:r>
        <w:rPr>
          <w:color w:val="000000"/>
        </w:rPr>
        <w:t xml:space="preserve"> </w:t>
      </w:r>
      <w:r>
        <w:rPr>
          <w:color w:val="000000"/>
        </w:rPr>
        <w:fldChar w:fldCharType="begin"/>
      </w:r>
      <w:r>
        <w:rPr>
          <w:color w:val="000000"/>
        </w:rPr>
        <w:instrText xml:space="preserve"> ADDIN EN.CITE &lt;EndNote&gt;&lt;Cite&gt;&lt;Author&gt;Pilowsky&lt;/Author&gt;&lt;Year&gt;1967&lt;/Year&gt;&lt;RecNum&gt;8285&lt;/RecNum&gt;&lt;DisplayText&gt;(Pilowsky, 1967)&lt;/DisplayText&gt;&lt;record&gt;&lt;rec-number&gt;8285&lt;/rec-number&gt;&lt;foreign-keys&gt;&lt;key app="EN" db-id="st0fwd5zd59wple9eeaperx8sep0vaax55t0" timestamp="1533826744"&gt;8285&lt;/key&gt;&lt;/foreign-keys&gt;&lt;ref-type name="Journal Article"&gt;17&lt;/ref-type&gt;&lt;contributors&gt;&lt;authors&gt;&lt;author&gt;Pilowsky, Issy&lt;/author&gt;&lt;/authors&gt;&lt;/contributors&gt;&lt;titles&gt;&lt;title&gt;Dimensions of hypochondriasis&lt;/title&gt;&lt;secondary-title&gt;The British Journal of Psychiatry&lt;/secondary-title&gt;&lt;/titles&gt;&lt;pages&gt;89-93&lt;/pages&gt;&lt;volume&gt;113&lt;/volume&gt;&lt;number&gt;494&lt;/number&gt;&lt;dates&gt;&lt;year&gt;1967&lt;/year&gt;&lt;/dates&gt;&lt;isbn&gt;0007-1250&lt;/isbn&gt;&lt;urls&gt;&lt;/urls&gt;&lt;/record&gt;&lt;/Cite&gt;&lt;/EndNote&gt;</w:instrText>
      </w:r>
      <w:r>
        <w:rPr>
          <w:color w:val="000000"/>
        </w:rPr>
        <w:fldChar w:fldCharType="separate"/>
      </w:r>
      <w:r>
        <w:rPr>
          <w:noProof/>
          <w:color w:val="000000"/>
        </w:rPr>
        <w:t>(Pilowsky, 1967)</w:t>
      </w:r>
      <w:r>
        <w:rPr>
          <w:color w:val="000000"/>
        </w:rPr>
        <w:fldChar w:fldCharType="end"/>
      </w:r>
      <w:r w:rsidR="006822F3">
        <w:rPr>
          <w:color w:val="000000"/>
        </w:rPr>
        <w:t xml:space="preserve"> </w:t>
      </w:r>
      <w:r w:rsidR="006822F3" w:rsidRPr="006822F3">
        <w:rPr>
          <w:rFonts w:eastAsia="Times New Roman"/>
        </w:rPr>
        <w:t xml:space="preserve"> </w:t>
      </w:r>
      <w:r w:rsidR="006822F3">
        <w:rPr>
          <w:rFonts w:eastAsia="Times New Roman"/>
        </w:rPr>
        <w:t>(α</w:t>
      </w:r>
      <w:r w:rsidR="006822F3" w:rsidRPr="00027AA1">
        <w:rPr>
          <w:rFonts w:eastAsia="Times New Roman"/>
        </w:rPr>
        <w:t xml:space="preserve"> = .</w:t>
      </w:r>
      <w:r w:rsidR="006822F3">
        <w:rPr>
          <w:rFonts w:eastAsia="Times New Roman"/>
        </w:rPr>
        <w:t>59)</w:t>
      </w:r>
      <w:r w:rsidRPr="00113996">
        <w:rPr>
          <w:color w:val="000000"/>
        </w:rPr>
        <w:t>.</w:t>
      </w:r>
    </w:p>
    <w:p w14:paraId="224F0D8A" w14:textId="24FCC445" w:rsidR="00CB7278" w:rsidRDefault="00CB7278" w:rsidP="001266DC">
      <w:pPr>
        <w:spacing w:line="480" w:lineRule="auto"/>
      </w:pPr>
      <w:r w:rsidRPr="005C27D3">
        <w:lastRenderedPageBreak/>
        <w:t xml:space="preserve"> </w:t>
      </w:r>
      <w:r w:rsidRPr="005C27D3">
        <w:tab/>
      </w:r>
      <w:r>
        <w:t xml:space="preserve">Externalizing problems was assessed using number of symptoms endorsed on the K-SADS </w:t>
      </w:r>
      <w:r>
        <w:fldChar w:fldCharType="begin"/>
      </w:r>
      <w:r>
        <w:instrText xml:space="preserve"> ADDIN EN.CITE &lt;EndNote&gt;&lt;Cite&gt;&lt;Author&gt;Orvaschel&lt;/Author&gt;&lt;Year&gt;1982&lt;/Year&gt;&lt;RecNum&gt;1724&lt;/RecNum&gt;&lt;DisplayText&gt;(Orvaschel et al., 1982)&lt;/DisplayText&gt;&lt;record&gt;&lt;rec-number&gt;1724&lt;/rec-number&gt;&lt;foreign-keys&gt;&lt;key app="EN" db-id="st0fwd5zd59wple9eeaperx8sep0vaax55t0" timestamp="0"&gt;1724&lt;/key&gt;&lt;/foreign-keys&gt;&lt;ref-type name="Journal Article"&gt;17&lt;/ref-type&gt;&lt;contributors&gt;&lt;authors&gt;&lt;author&gt;Orvaschel, H. &lt;/author&gt;&lt;author&gt;Puig-Antich, J. &lt;/author&gt;&lt;author&gt;Chambers, W. J. &lt;/author&gt;&lt;author&gt;Tabrizi, M. A.&lt;/author&gt;&lt;author&gt;Johnson, R.&lt;/author&gt;&lt;/authors&gt;&lt;/contributors&gt;&lt;titles&gt;&lt;title&gt;Retrospective assessment of prepubertal major depression with the Kiddie-SADS-E&lt;/title&gt;&lt;secondary-title&gt;Journal of the American Academy of Child &amp;amp; Adolescent Psychiatry&lt;/secondary-title&gt;&lt;/titles&gt;&lt;periodical&gt;&lt;full-title&gt;Journal of the American Academy of Child &amp;amp; Adolescent Psychiatry&lt;/full-title&gt;&lt;/periodical&gt;&lt;pages&gt;392-397&lt;/pages&gt;&lt;volume&gt;21&lt;/volume&gt;&lt;dates&gt;&lt;year&gt;1982&lt;/year&gt;&lt;/dates&gt;&lt;urls&gt;&lt;/urls&gt;&lt;/record&gt;&lt;/Cite&gt;&lt;/EndNote&gt;</w:instrText>
      </w:r>
      <w:r>
        <w:fldChar w:fldCharType="separate"/>
      </w:r>
      <w:r>
        <w:rPr>
          <w:noProof/>
        </w:rPr>
        <w:t>(Orvaschel et al., 1982)</w:t>
      </w:r>
      <w:r>
        <w:fldChar w:fldCharType="end"/>
      </w:r>
      <w:r>
        <w:t xml:space="preserve"> for the Attention Deficit/Hyperactivity Disorder, Conduct Disorder, and Oppositional Defiant Disorder, a self-report measure of past week conduct problems </w:t>
      </w:r>
      <w:r>
        <w:fldChar w:fldCharType="begin"/>
      </w:r>
      <w:r>
        <w:instrText xml:space="preserve"> ADDIN EN.CITE &lt;EndNote&gt;&lt;Cite&gt;&lt;Author&gt;Lewinsohn&lt;/Author&gt;&lt;Year&gt;1994&lt;/Year&gt;&lt;RecNum&gt;678&lt;/RecNum&gt;&lt;DisplayText&gt;(Lewinsohn et al., 1994b)&lt;/DisplayText&gt;&lt;record&gt;&lt;rec-number&gt;678&lt;/rec-number&gt;&lt;foreign-keys&gt;&lt;key app="EN" db-id="st0fwd5zd59wple9eeaperx8sep0vaax55t0" timestamp="0"&gt;678&lt;/key&gt;&lt;/foreign-keys&gt;&lt;ref-type name="Journal Article"&gt;17&lt;/ref-type&gt;&lt;contributors&gt;&lt;authors&gt;&lt;author&gt;Lewinsohn, Peter M.&lt;/author&gt;&lt;author&gt;Roberts, Robert E.&lt;/author&gt;&lt;author&gt;Seeley, John R.&lt;/author&gt;&lt;author&gt;Rohde, Paul&lt;/author&gt;&lt;author&gt;Gotlib, Ian H.&lt;/author&gt;&lt;author&gt;Hops, Hyman&lt;/author&gt;&lt;/authors&gt;&lt;/contributors&gt;&lt;titles&gt;&lt;title&gt;Adolescent psychopathology: II. Psychosocial risk factors for depression&lt;/title&gt;&lt;secondary-title&gt;Journal of Abnormal Psychology&lt;/secondary-title&gt;&lt;/titles&gt;&lt;periodical&gt;&lt;full-title&gt;Journal of Abnormal Psychology&lt;/full-title&gt;&lt;/periodical&gt;&lt;pages&gt;302-315&lt;/pages&gt;&lt;volume&gt;103&lt;/volume&gt;&lt;number&gt;2&lt;/number&gt;&lt;dates&gt;&lt;year&gt;1994&lt;/year&gt;&lt;pub-dates&gt;&lt;date&gt;May&lt;/date&gt;&lt;/pub-dates&gt;&lt;/dates&gt;&lt;accession-num&gt;Peer Reviewed Journal: 1994-33639-001&lt;/accession-num&gt;&lt;urls&gt;&lt;/urls&gt;&lt;/record&gt;&lt;/Cite&gt;&lt;/EndNote&gt;</w:instrText>
      </w:r>
      <w:r>
        <w:fldChar w:fldCharType="separate"/>
      </w:r>
      <w:r>
        <w:rPr>
          <w:noProof/>
        </w:rPr>
        <w:t>(Lewinsohn et al., 1994b)</w:t>
      </w:r>
      <w:r>
        <w:fldChar w:fldCharType="end"/>
      </w:r>
      <w:r>
        <w:t>, and a current diagnosis of an externalizing disorder</w:t>
      </w:r>
      <w:r w:rsidR="004B1B2C">
        <w:t xml:space="preserve"> </w:t>
      </w:r>
      <w:r w:rsidR="004B1B2C" w:rsidRPr="006822F3">
        <w:rPr>
          <w:rFonts w:eastAsia="Times New Roman"/>
        </w:rPr>
        <w:t xml:space="preserve"> </w:t>
      </w:r>
      <w:r w:rsidR="004B1B2C">
        <w:rPr>
          <w:rFonts w:eastAsia="Times New Roman"/>
        </w:rPr>
        <w:t>(α</w:t>
      </w:r>
      <w:r w:rsidR="004B1B2C" w:rsidRPr="00027AA1">
        <w:rPr>
          <w:rFonts w:eastAsia="Times New Roman"/>
        </w:rPr>
        <w:t xml:space="preserve"> = .</w:t>
      </w:r>
      <w:r w:rsidR="004B1B2C">
        <w:rPr>
          <w:rFonts w:eastAsia="Times New Roman"/>
        </w:rPr>
        <w:t>64)</w:t>
      </w:r>
      <w:r>
        <w:t xml:space="preserve">. </w:t>
      </w:r>
    </w:p>
    <w:p w14:paraId="60D1763E" w14:textId="416DB0A5" w:rsidR="00B45B56" w:rsidRDefault="00B45B56" w:rsidP="001266DC">
      <w:pPr>
        <w:spacing w:line="480" w:lineRule="auto"/>
        <w:ind w:firstLine="720"/>
        <w:rPr>
          <w:rFonts w:eastAsia="Times New Roman"/>
        </w:rPr>
      </w:pPr>
      <w:r w:rsidRPr="00027AA1">
        <w:rPr>
          <w:rFonts w:eastAsia="Times New Roman"/>
        </w:rPr>
        <w:t xml:space="preserve">Hypomania and hypomanic personality were assessed via the General Behavior Inventory </w:t>
      </w:r>
      <w:r w:rsidR="004712D3">
        <w:rPr>
          <w:rFonts w:eastAsia="Times New Roman"/>
        </w:rPr>
        <w:fldChar w:fldCharType="begin"/>
      </w:r>
      <w:r w:rsidR="004712D3">
        <w:rPr>
          <w:rFonts w:eastAsia="Times New Roman"/>
        </w:rPr>
        <w:instrText xml:space="preserve"> ADDIN EN.CITE &lt;EndNote&gt;&lt;Cite&gt;&lt;Author&gt;Depue&lt;/Author&gt;&lt;Year&gt;1988&lt;/Year&gt;&lt;RecNum&gt;8283&lt;/RecNum&gt;&lt;Prefix&gt;12 items`; &lt;/Prefix&gt;&lt;DisplayText&gt;(12 items; Depue and Klein, 1988)&lt;/DisplayText&gt;&lt;record&gt;&lt;rec-number&gt;8283&lt;/rec-number&gt;&lt;foreign-keys&gt;&lt;key app="EN" db-id="st0fwd5zd59wple9eeaperx8sep0vaax55t0" timestamp="1533826648"&gt;8283&lt;/key&gt;&lt;/foreign-keys&gt;&lt;ref-type name="Journal Article"&gt;17&lt;/ref-type&gt;&lt;contributors&gt;&lt;authors&gt;&lt;author&gt;Depue, RA&lt;/author&gt;&lt;author&gt;Klein, DN&lt;/author&gt;&lt;/authors&gt;&lt;/contributors&gt;&lt;titles&gt;&lt;title&gt;Identification of unipolar and bipolar affective conditions in nonclinical and clinical populations by the General Behavior Inventory&lt;/title&gt;&lt;secondary-title&gt;Relatives at risk for mental disorder&lt;/secondary-title&gt;&lt;/titles&gt;&lt;pages&gt;179-202&lt;/pages&gt;&lt;dates&gt;&lt;year&gt;1988&lt;/year&gt;&lt;/dates&gt;&lt;urls&gt;&lt;/urls&gt;&lt;/record&gt;&lt;/Cite&gt;&lt;/EndNote&gt;</w:instrText>
      </w:r>
      <w:r w:rsidR="004712D3">
        <w:rPr>
          <w:rFonts w:eastAsia="Times New Roman"/>
        </w:rPr>
        <w:fldChar w:fldCharType="separate"/>
      </w:r>
      <w:r w:rsidR="004712D3">
        <w:rPr>
          <w:rFonts w:eastAsia="Times New Roman"/>
          <w:noProof/>
        </w:rPr>
        <w:t>(12 items; Depue and Klein, 1988)</w:t>
      </w:r>
      <w:r w:rsidR="004712D3">
        <w:rPr>
          <w:rFonts w:eastAsia="Times New Roman"/>
        </w:rPr>
        <w:fldChar w:fldCharType="end"/>
      </w:r>
      <w:r w:rsidRPr="00027AA1">
        <w:rPr>
          <w:rFonts w:eastAsia="Times New Roman"/>
        </w:rPr>
        <w:t xml:space="preserve"> and the hypomanic personality scale</w:t>
      </w:r>
      <w:r w:rsidR="004712D3">
        <w:rPr>
          <w:rFonts w:eastAsia="Times New Roman"/>
        </w:rPr>
        <w:t xml:space="preserve"> </w:t>
      </w:r>
      <w:r w:rsidR="004712D3">
        <w:rPr>
          <w:rFonts w:eastAsia="Times New Roman"/>
        </w:rPr>
        <w:fldChar w:fldCharType="begin"/>
      </w:r>
      <w:r w:rsidR="004712D3">
        <w:rPr>
          <w:rFonts w:eastAsia="Times New Roman"/>
        </w:rPr>
        <w:instrText xml:space="preserve"> ADDIN EN.CITE &lt;EndNote&gt;&lt;Cite&gt;&lt;Author&gt;Eckblad&lt;/Author&gt;&lt;Year&gt;1986&lt;/Year&gt;&lt;RecNum&gt;8425&lt;/RecNum&gt;&lt;DisplayText&gt;(Eckblad and Chapman, 1986)&lt;/DisplayText&gt;&lt;record&gt;&lt;rec-number&gt;8425&lt;/rec-number&gt;&lt;foreign-keys&gt;&lt;key app="EN" db-id="st0fwd5zd59wple9eeaperx8sep0vaax55t0" timestamp="1554321950"&gt;8425&lt;/key&gt;&lt;/foreign-keys&gt;&lt;ref-type name="Journal Article"&gt;17&lt;/ref-type&gt;&lt;contributors&gt;&lt;authors&gt;&lt;author&gt;Eckblad, Mark&lt;/author&gt;&lt;author&gt;Chapman, Loren J&lt;/author&gt;&lt;/authors&gt;&lt;/contributors&gt;&lt;titles&gt;&lt;title&gt;Development and validation of a scale for hypomanic personality&lt;/title&gt;&lt;secondary-title&gt;Journal of abnormal psychology&lt;/secondary-title&gt;&lt;/titles&gt;&lt;periodical&gt;&lt;full-title&gt;Journal of Abnormal Psychology&lt;/full-title&gt;&lt;/periodical&gt;&lt;pages&gt;214&lt;/pages&gt;&lt;volume&gt;95&lt;/volume&gt;&lt;number&gt;3&lt;/number&gt;&lt;dates&gt;&lt;year&gt;1986&lt;/year&gt;&lt;/dates&gt;&lt;isbn&gt;1939-1846&lt;/isbn&gt;&lt;urls&gt;&lt;/urls&gt;&lt;/record&gt;&lt;/Cite&gt;&lt;/EndNote&gt;</w:instrText>
      </w:r>
      <w:r w:rsidR="004712D3">
        <w:rPr>
          <w:rFonts w:eastAsia="Times New Roman"/>
        </w:rPr>
        <w:fldChar w:fldCharType="separate"/>
      </w:r>
      <w:r w:rsidR="004712D3">
        <w:rPr>
          <w:rFonts w:eastAsia="Times New Roman"/>
          <w:noProof/>
        </w:rPr>
        <w:t>(Eckblad and Chapman, 1986)</w:t>
      </w:r>
      <w:r w:rsidR="004712D3">
        <w:rPr>
          <w:rFonts w:eastAsia="Times New Roman"/>
        </w:rPr>
        <w:fldChar w:fldCharType="end"/>
      </w:r>
      <w:r w:rsidRPr="00027AA1">
        <w:rPr>
          <w:rFonts w:eastAsia="Times New Roman"/>
        </w:rPr>
        <w:t>. Each measure demonstrated good internal consistency (αs = .83 and .69, respectively). These measures were moderately correlated (r = .46, p &lt; .001). These were standardized and averaged as a single index.</w:t>
      </w:r>
    </w:p>
    <w:p w14:paraId="4DC72C24" w14:textId="77777777" w:rsidR="00CB7278" w:rsidRDefault="00CB7278" w:rsidP="001266DC">
      <w:pPr>
        <w:spacing w:line="480" w:lineRule="auto"/>
        <w:ind w:firstLine="720"/>
      </w:pPr>
      <w:r w:rsidRPr="00C129AF">
        <w:t>Stress: Daily hassles</w:t>
      </w:r>
      <w:r>
        <w:t xml:space="preserve"> assessed the frequency of unpleasant social and nonsocial events in the past month </w:t>
      </w:r>
      <w:r>
        <w:fldChar w:fldCharType="begin"/>
      </w:r>
      <w:r>
        <w:instrText xml:space="preserve"> ADDIN EN.CITE &lt;EndNote&gt;&lt;Cite&gt;&lt;Author&gt;Lewinsohn&lt;/Author&gt;&lt;Year&gt;1985&lt;/Year&gt;&lt;RecNum&gt;8287&lt;/RecNum&gt;&lt;Prefix&gt;20 items`; α = .79`; &lt;/Prefix&gt;&lt;DisplayText&gt;(20 items; α = .79; Lewinsohn et al., 1985)&lt;/DisplayText&gt;&lt;record&gt;&lt;rec-number&gt;8287&lt;/rec-number&gt;&lt;foreign-keys&gt;&lt;key app="EN" db-id="st0fwd5zd59wple9eeaperx8sep0vaax55t0" timestamp="1533826935"&gt;8287&lt;/key&gt;&lt;/foreign-keys&gt;&lt;ref-type name="Journal Article"&gt;17&lt;/ref-type&gt;&lt;contributors&gt;&lt;authors&gt;&lt;author&gt;Lewinsohn, Peter M&lt;/author&gt;&lt;author&gt;Mermelstein, Robin M&lt;/author&gt;&lt;author&gt;Alexander, Carolyn&lt;/author&gt;&lt;author&gt;MacPhillamy, Douglas J&lt;/author&gt;&lt;/authors&gt;&lt;/contributors&gt;&lt;titles&gt;&lt;title&gt;The Unpleasant Events Schedule: A scale for the measurement of aversive events&lt;/title&gt;&lt;secondary-title&gt;Journal of Clinical Psychology&lt;/secondary-title&gt;&lt;/titles&gt;&lt;pages&gt;483-498&lt;/pages&gt;&lt;volume&gt;41&lt;/volume&gt;&lt;number&gt;4&lt;/number&gt;&lt;dates&gt;&lt;year&gt;1985&lt;/year&gt;&lt;/dates&gt;&lt;isbn&gt;0021-9762&lt;/isbn&gt;&lt;urls&gt;&lt;/urls&gt;&lt;/record&gt;&lt;/Cite&gt;&lt;/EndNote&gt;</w:instrText>
      </w:r>
      <w:r>
        <w:fldChar w:fldCharType="separate"/>
      </w:r>
      <w:r>
        <w:rPr>
          <w:noProof/>
        </w:rPr>
        <w:t>(20 items; α = .79; Lewinsohn et al., 1985)</w:t>
      </w:r>
      <w:r>
        <w:fldChar w:fldCharType="end"/>
      </w:r>
      <w:r>
        <w:rPr>
          <w:bCs/>
        </w:rPr>
        <w:t>.</w:t>
      </w:r>
    </w:p>
    <w:p w14:paraId="6CF54614" w14:textId="77777777" w:rsidR="00CB7278" w:rsidRPr="00113996" w:rsidRDefault="00CB7278" w:rsidP="001266DC">
      <w:pPr>
        <w:spacing w:line="480" w:lineRule="auto"/>
        <w:ind w:firstLine="720"/>
      </w:pPr>
      <w:r w:rsidRPr="00C129AF">
        <w:t>Stress: Major life events</w:t>
      </w:r>
      <w:r>
        <w:t xml:space="preserve"> in the year preceding T</w:t>
      </w:r>
      <w:r>
        <w:rPr>
          <w:vertAlign w:val="subscript"/>
        </w:rPr>
        <w:t xml:space="preserve">1 </w:t>
      </w:r>
      <w:r>
        <w:t xml:space="preserve">assessed the occurrence of 14 negative life events to self or significant others selected from the Schedule of Recent Experiences </w:t>
      </w:r>
      <w:r>
        <w:fldChar w:fldCharType="begin"/>
      </w:r>
      <w:r>
        <w:instrText xml:space="preserve"> ADDIN EN.CITE &lt;EndNote&gt;&lt;Cite&gt;&lt;Author&gt;Holmes&lt;/Author&gt;&lt;Year&gt;1967&lt;/Year&gt;&lt;RecNum&gt;8288&lt;/RecNum&gt;&lt;DisplayText&gt;(Holmes and Rahe, 1967)&lt;/DisplayText&gt;&lt;record&gt;&lt;rec-number&gt;8288&lt;/rec-number&gt;&lt;foreign-keys&gt;&lt;key app="EN" db-id="st0fwd5zd59wple9eeaperx8sep0vaax55t0" timestamp="1533827010"&gt;8288&lt;/key&gt;&lt;/foreign-keys&gt;&lt;ref-type name="Journal Article"&gt;17&lt;/ref-type&gt;&lt;contributors&gt;&lt;authors&gt;&lt;author&gt;Holmes, Thomas H&lt;/author&gt;&lt;author&gt;Rahe, Richard H&lt;/author&gt;&lt;/authors&gt;&lt;/contributors&gt;&lt;titles&gt;&lt;title&gt;Schedule of recent experience&lt;/title&gt;&lt;secondary-title&gt;Marriage&lt;/secondary-title&gt;&lt;/titles&gt;&lt;pages&gt;50&lt;/pages&gt;&lt;volume&gt;10&lt;/volume&gt;&lt;dates&gt;&lt;year&gt;1967&lt;/year&gt;&lt;/dates&gt;&lt;urls&gt;&lt;/urls&gt;&lt;/record&gt;&lt;/Cite&gt;&lt;/EndNote&gt;</w:instrText>
      </w:r>
      <w:r>
        <w:fldChar w:fldCharType="separate"/>
      </w:r>
      <w:r>
        <w:rPr>
          <w:noProof/>
        </w:rPr>
        <w:t>(Holmes and Rahe, 1967)</w:t>
      </w:r>
      <w:r>
        <w:fldChar w:fldCharType="end"/>
      </w:r>
      <w:r>
        <w:t xml:space="preserve"> and the Life Events Schedule </w:t>
      </w:r>
      <w:r>
        <w:fldChar w:fldCharType="begin"/>
      </w:r>
      <w:r>
        <w:instrText xml:space="preserve"> ADDIN EN.CITE &lt;EndNote&gt;&lt;Cite&gt;&lt;Author&gt;Sandler&lt;/Author&gt;&lt;Year&gt;1979&lt;/Year&gt;&lt;RecNum&gt;8289&lt;/RecNum&gt;&lt;DisplayText&gt;(Sandler and Block, 1979)&lt;/DisplayText&gt;&lt;record&gt;&lt;rec-number&gt;8289&lt;/rec-number&gt;&lt;foreign-keys&gt;&lt;key app="EN" db-id="st0fwd5zd59wple9eeaperx8sep0vaax55t0" timestamp="1533827056"&gt;8289&lt;/key&gt;&lt;/foreign-keys&gt;&lt;ref-type name="Journal Article"&gt;17&lt;/ref-type&gt;&lt;contributors&gt;&lt;authors&gt;&lt;author&gt;Sandler, Irwin N&lt;/author&gt;&lt;author&gt;Block, Maxine&lt;/author&gt;&lt;/authors&gt;&lt;/contributors&gt;&lt;titles&gt;&lt;title&gt;Life stress and maladaptation of children&lt;/title&gt;&lt;secondary-title&gt;American Journal of Community Psychology&lt;/secondary-title&gt;&lt;/titles&gt;&lt;pages&gt;425-440&lt;/pages&gt;&lt;volume&gt;7&lt;/volume&gt;&lt;number&gt;4&lt;/number&gt;&lt;dates&gt;&lt;year&gt;1979&lt;/year&gt;&lt;/dates&gt;&lt;isbn&gt;1573-2770&lt;/isbn&gt;&lt;urls&gt;&lt;/urls&gt;&lt;/record&gt;&lt;/Cite&gt;&lt;/EndNote&gt;</w:instrText>
      </w:r>
      <w:r>
        <w:fldChar w:fldCharType="separate"/>
      </w:r>
      <w:r>
        <w:rPr>
          <w:noProof/>
        </w:rPr>
        <w:t>(Sandler and Block, 1979)</w:t>
      </w:r>
      <w:r>
        <w:fldChar w:fldCharType="end"/>
      </w:r>
      <w:r>
        <w:t>. We did not include items that may represent symptoms of psychopathology, or if the event did not have a direct impact on the participant (e.g. sibling becoming pregnant)</w:t>
      </w:r>
      <w:r>
        <w:rPr>
          <w:bCs/>
        </w:rPr>
        <w:t>.</w:t>
      </w:r>
    </w:p>
    <w:p w14:paraId="188E67C7" w14:textId="2776AD54" w:rsidR="00CB7278" w:rsidRDefault="00CB7278" w:rsidP="001266DC">
      <w:pPr>
        <w:spacing w:line="480" w:lineRule="auto"/>
        <w:ind w:firstLine="720"/>
      </w:pPr>
      <w:r w:rsidRPr="00C129AF">
        <w:t>Self-consciousness</w:t>
      </w:r>
      <w:r>
        <w:t xml:space="preserve"> </w:t>
      </w:r>
      <w:r w:rsidRPr="005C27D3">
        <w:t>assessed public and private self-consciousness.</w:t>
      </w:r>
      <w:r w:rsidRPr="00A13D0F">
        <w:t xml:space="preserve"> </w:t>
      </w:r>
      <w:r>
        <w:t>This</w:t>
      </w:r>
      <w:r w:rsidRPr="00A13D0F">
        <w:t xml:space="preserve"> was assessed with</w:t>
      </w:r>
      <w:r w:rsidRPr="00A13D0F">
        <w:rPr>
          <w:i/>
        </w:rPr>
        <w:t xml:space="preserve"> </w:t>
      </w:r>
      <w:r w:rsidRPr="00A13D0F">
        <w:t xml:space="preserve">nine items from the Self-Consciousness Scale </w:t>
      </w:r>
      <w:r>
        <w:fldChar w:fldCharType="begin"/>
      </w:r>
      <w:r w:rsidR="00F96636">
        <w:instrText xml:space="preserve"> ADDIN EN.CITE &lt;EndNote&gt;&lt;Cite&gt;&lt;Author&gt;Fenigstein&lt;/Author&gt;&lt;Year&gt;1975&lt;/Year&gt;&lt;RecNum&gt;8286&lt;/RecNum&gt;&lt;DisplayText&gt;(Fenigstein et al., 1975)&lt;/DisplayText&gt;&lt;record&gt;&lt;rec-number&gt;8286&lt;/rec-number&gt;&lt;foreign-keys&gt;&lt;key app="EN" db-id="st0fwd5zd59wple9eeaperx8sep0vaax55t0" timestamp="1533826848"&gt;8286&lt;/key&gt;&lt;/foreign-keys&gt;&lt;ref-type name="Journal Article"&gt;17&lt;/ref-type&gt;&lt;contributors&gt;&lt;authors&gt;&lt;author&gt;Fenigstein, Allan&lt;/author&gt;&lt;author&gt;Scheier, Michael F&lt;/author&gt;&lt;author&gt;Buss, Arnold H&lt;/author&gt;&lt;/authors&gt;&lt;/contributors&gt;&lt;titles&gt;&lt;title&gt;Public and private self-consciousness: Assessment and theory&lt;/title&gt;&lt;secondary-title&gt;Journal of consulting and clinical psychology&lt;/secondary-title&gt;&lt;/titles&gt;&lt;periodical&gt;&lt;full-title&gt;Journal of consulting and clinical psychology&lt;/full-title&gt;&lt;/periodical&gt;&lt;pages&gt;522&lt;/pages&gt;&lt;volume&gt;43&lt;/volume&gt;&lt;number&gt;4&lt;/number&gt;&lt;dates&gt;&lt;year&gt;1975&lt;/year&gt;&lt;/dates&gt;&lt;isbn&gt;1939-2117&lt;/isbn&gt;&lt;urls&gt;&lt;/urls&gt;&lt;/record&gt;&lt;/Cite&gt;&lt;/EndNote&gt;</w:instrText>
      </w:r>
      <w:r>
        <w:fldChar w:fldCharType="separate"/>
      </w:r>
      <w:r w:rsidR="00F96636">
        <w:rPr>
          <w:noProof/>
        </w:rPr>
        <w:t>(Fenigstein et al., 1975)</w:t>
      </w:r>
      <w:r>
        <w:fldChar w:fldCharType="end"/>
      </w:r>
      <w:r w:rsidR="006C07C0">
        <w:rPr>
          <w:rStyle w:val="CommentReference"/>
          <w:sz w:val="24"/>
          <w:szCs w:val="24"/>
        </w:rPr>
        <w:t xml:space="preserve"> (</w:t>
      </w:r>
      <w:r w:rsidR="006C07C0" w:rsidRPr="006C07C0">
        <w:t>α = .74</w:t>
      </w:r>
      <w:r w:rsidR="006C07C0">
        <w:rPr>
          <w:rStyle w:val="CommentReference"/>
          <w:sz w:val="24"/>
          <w:szCs w:val="24"/>
        </w:rPr>
        <w:t>)</w:t>
      </w:r>
      <w:r w:rsidRPr="00A13D0F">
        <w:t>.</w:t>
      </w:r>
    </w:p>
    <w:p w14:paraId="2A2FF02C" w14:textId="77777777" w:rsidR="00CB7278" w:rsidRPr="00113996" w:rsidRDefault="00CB7278" w:rsidP="001266DC">
      <w:pPr>
        <w:spacing w:line="480" w:lineRule="auto"/>
        <w:ind w:firstLine="720"/>
      </w:pPr>
      <w:r>
        <w:t>Negative</w:t>
      </w:r>
      <w:r w:rsidRPr="00C129AF">
        <w:t xml:space="preserve"> Cognitions</w:t>
      </w:r>
      <w:r>
        <w:t xml:space="preserve"> included assessments of </w:t>
      </w:r>
      <w:r w:rsidRPr="00113996">
        <w:t>attitudes regarding self-reinforcement, likelihood of the occurrence of future positive events, endorsement of dysfunctional attitudes, and perceived control over one’s life.</w:t>
      </w:r>
      <w:r>
        <w:t xml:space="preserve"> These were</w:t>
      </w:r>
      <w:r w:rsidRPr="00A13D0F">
        <w:t xml:space="preserve"> assessed by the 5</w:t>
      </w:r>
      <w:r>
        <w:t xml:space="preserve"> item</w:t>
      </w:r>
      <w:r w:rsidRPr="00A13D0F">
        <w:t xml:space="preserve"> Subjective Probability Questionnaire</w:t>
      </w:r>
      <w:r>
        <w:t xml:space="preserve"> </w:t>
      </w:r>
      <w:r>
        <w:fldChar w:fldCharType="begin"/>
      </w:r>
      <w:r>
        <w:instrText xml:space="preserve"> ADDIN EN.CITE &lt;EndNote&gt;&lt;Cite&gt;&lt;Author&gt;Muñoz&lt;/Author&gt;&lt;Year&gt;1976&lt;/Year&gt;&lt;RecNum&gt;8292&lt;/RecNum&gt;&lt;DisplayText&gt;(Muñoz and Lewinsohn, 1976)&lt;/DisplayText&gt;&lt;record&gt;&lt;rec-number&gt;8292&lt;/rec-number&gt;&lt;foreign-keys&gt;&lt;key app="EN" db-id="st0fwd5zd59wple9eeaperx8sep0vaax55t0" timestamp="1533829270"&gt;8292&lt;/key&gt;&lt;/foreign-keys&gt;&lt;ref-type name="Journal Article"&gt;17&lt;/ref-type&gt;&lt;contributors&gt;&lt;authors&gt;&lt;author&gt;Muñoz, RF&lt;/author&gt;&lt;author&gt;Lewinsohn, PM&lt;/author&gt;&lt;/authors&gt;&lt;/contributors&gt;&lt;titles&gt;&lt;title&gt;The subjective probability questionnaire&lt;/title&gt;&lt;secondary-title&gt;Unpublished manuscript&lt;/secondary-title&gt;&lt;/titles&gt;&lt;dates&gt;&lt;year&gt;1976&lt;/year&gt;&lt;/dates&gt;&lt;urls&gt;&lt;/urls&gt;&lt;/record&gt;&lt;/Cite&gt;&lt;/EndNote&gt;</w:instrText>
      </w:r>
      <w:r>
        <w:fldChar w:fldCharType="separate"/>
      </w:r>
      <w:r>
        <w:rPr>
          <w:noProof/>
        </w:rPr>
        <w:t>(Muñoz and Lewinsohn, 1976)</w:t>
      </w:r>
      <w:r>
        <w:fldChar w:fldCharType="end"/>
      </w:r>
      <w:r w:rsidRPr="001D14D2">
        <w:t>;</w:t>
      </w:r>
      <w:r w:rsidRPr="00A13D0F">
        <w:t xml:space="preserve"> the 10</w:t>
      </w:r>
      <w:r>
        <w:t xml:space="preserve"> item</w:t>
      </w:r>
      <w:r w:rsidRPr="00A13D0F">
        <w:t xml:space="preserve"> Frequency of Self-Reinforcement </w:t>
      </w:r>
      <w:r w:rsidRPr="00A13D0F">
        <w:lastRenderedPageBreak/>
        <w:t>Attitude Questionnaire</w:t>
      </w:r>
      <w:r>
        <w:t xml:space="preserve"> </w:t>
      </w:r>
      <w:r>
        <w:fldChar w:fldCharType="begin"/>
      </w:r>
      <w:r>
        <w:instrText xml:space="preserve"> ADDIN EN.CITE &lt;EndNote&gt;&lt;Cite&gt;&lt;Author&gt;Heiby&lt;/Author&gt;&lt;Year&gt;1982&lt;/Year&gt;&lt;RecNum&gt;8293&lt;/RecNum&gt;&lt;DisplayText&gt;(Heiby, 1982)&lt;/DisplayText&gt;&lt;record&gt;&lt;rec-number&gt;8293&lt;/rec-number&gt;&lt;foreign-keys&gt;&lt;key app="EN" db-id="st0fwd5zd59wple9eeaperx8sep0vaax55t0" timestamp="1533829589"&gt;8293&lt;/key&gt;&lt;/foreign-keys&gt;&lt;ref-type name="Journal Article"&gt;17&lt;/ref-type&gt;&lt;contributors&gt;&lt;authors&gt;&lt;author&gt;Heiby, Elaine M&lt;/author&gt;&lt;/authors&gt;&lt;/contributors&gt;&lt;titles&gt;&lt;title&gt;A self-reinforcement questionnaire&lt;/title&gt;&lt;secondary-title&gt;Behaviour Research and Therapy&lt;/secondary-title&gt;&lt;/titles&gt;&lt;pages&gt;397-401&lt;/pages&gt;&lt;volume&gt;20&lt;/volume&gt;&lt;number&gt;4&lt;/number&gt;&lt;dates&gt;&lt;year&gt;1982&lt;/year&gt;&lt;/dates&gt;&lt;isbn&gt;0005-7967&lt;/isbn&gt;&lt;urls&gt;&lt;/urls&gt;&lt;/record&gt;&lt;/Cite&gt;&lt;/EndNote&gt;</w:instrText>
      </w:r>
      <w:r>
        <w:fldChar w:fldCharType="separate"/>
      </w:r>
      <w:r>
        <w:rPr>
          <w:noProof/>
        </w:rPr>
        <w:t>(Heiby, 1982)</w:t>
      </w:r>
      <w:r>
        <w:fldChar w:fldCharType="end"/>
      </w:r>
      <w:r>
        <w:t>;</w:t>
      </w:r>
      <w:r w:rsidRPr="00A13D0F">
        <w:t xml:space="preserve"> </w:t>
      </w:r>
      <w:r>
        <w:t>3</w:t>
      </w:r>
      <w:r w:rsidRPr="00A13D0F">
        <w:t xml:space="preserve"> items based on </w:t>
      </w:r>
      <w:r>
        <w:fldChar w:fldCharType="begin"/>
      </w:r>
      <w:r>
        <w:instrText xml:space="preserve"> ADDIN EN.CITE &lt;EndNote&gt;&lt;Cite AuthorYear="1"&gt;&lt;Author&gt;Pearlin&lt;/Author&gt;&lt;Year&gt;1978&lt;/Year&gt;&lt;RecNum&gt;8294&lt;/RecNum&gt;&lt;DisplayText&gt;Pearlin and Schooler (1978)&lt;/DisplayText&gt;&lt;record&gt;&lt;rec-number&gt;8294&lt;/rec-number&gt;&lt;foreign-keys&gt;&lt;key app="EN" db-id="st0fwd5zd59wple9eeaperx8sep0vaax55t0" timestamp="1533829633"&gt;8294&lt;/key&gt;&lt;/foreign-keys&gt;&lt;ref-type name="Journal Article"&gt;17&lt;/ref-type&gt;&lt;contributors&gt;&lt;authors&gt;&lt;author&gt;Pearlin, Leonard I&lt;/author&gt;&lt;author&gt;Schooler, Carmi&lt;/author&gt;&lt;/authors&gt;&lt;/contributors&gt;&lt;titles&gt;&lt;title&gt;The structure of coping&lt;/title&gt;&lt;secondary-title&gt;Journal of health and social behavior&lt;/secondary-title&gt;&lt;/titles&gt;&lt;pages&gt;2-21&lt;/pages&gt;&lt;dates&gt;&lt;year&gt;1978&lt;/year&gt;&lt;/dates&gt;&lt;isbn&gt;0022-1465&lt;/isbn&gt;&lt;urls&gt;&lt;/urls&gt;&lt;/record&gt;&lt;/Cite&gt;&lt;/EndNote&gt;</w:instrText>
      </w:r>
      <w:r>
        <w:fldChar w:fldCharType="separate"/>
      </w:r>
      <w:r>
        <w:rPr>
          <w:noProof/>
        </w:rPr>
        <w:t>Pearlin and Schooler (1978)</w:t>
      </w:r>
      <w:r>
        <w:fldChar w:fldCharType="end"/>
      </w:r>
      <w:r>
        <w:t xml:space="preserve"> </w:t>
      </w:r>
      <w:r w:rsidRPr="00A13D0F">
        <w:t>assessed perceived control over one’s life, and nine items from th</w:t>
      </w:r>
      <w:r>
        <w:t xml:space="preserve">e Dysfunctional Attitude Scale </w:t>
      </w:r>
      <w:r>
        <w:fldChar w:fldCharType="begin"/>
      </w:r>
      <w:r>
        <w:instrText xml:space="preserve"> ADDIN EN.CITE &lt;EndNote&gt;&lt;Cite&gt;&lt;Author&gt;Weissman&lt;/Author&gt;&lt;Year&gt;1978&lt;/Year&gt;&lt;RecNum&gt;8295&lt;/RecNum&gt;&lt;DisplayText&gt;(Weissman and Beck, 1978)&lt;/DisplayText&gt;&lt;record&gt;&lt;rec-number&gt;8295&lt;/rec-number&gt;&lt;foreign-keys&gt;&lt;key app="EN" db-id="st0fwd5zd59wple9eeaperx8sep0vaax55t0" timestamp="1533829691"&gt;8295&lt;/key&gt;&lt;/foreign-keys&gt;&lt;ref-type name="Journal Article"&gt;17&lt;/ref-type&gt;&lt;contributors&gt;&lt;authors&gt;&lt;author&gt;Weissman, Arlene N&lt;/author&gt;&lt;author&gt;Beck, Aaron T&lt;/author&gt;&lt;/authors&gt;&lt;/contributors&gt;&lt;titles&gt;&lt;title&gt;Development and validation of the Dysfunctional Attitude Scale: A preliminary investigation&lt;/title&gt;&lt;/titles&gt;&lt;dates&gt;&lt;year&gt;1978&lt;/year&gt;&lt;/dates&gt;&lt;urls&gt;&lt;/urls&gt;&lt;/record&gt;&lt;/Cite&gt;&lt;/EndNote&gt;</w:instrText>
      </w:r>
      <w:r>
        <w:fldChar w:fldCharType="separate"/>
      </w:r>
      <w:r>
        <w:rPr>
          <w:noProof/>
        </w:rPr>
        <w:t>(Weissman and Beck, 1978)</w:t>
      </w:r>
      <w:r>
        <w:fldChar w:fldCharType="end"/>
      </w:r>
      <w:r>
        <w:t>.</w:t>
      </w:r>
      <w:r w:rsidRPr="00A13D0F">
        <w:t xml:space="preserve"> </w:t>
      </w:r>
      <w:r>
        <w:t xml:space="preserve">The composite score demonstrated fair internal consistency </w:t>
      </w:r>
      <w:r w:rsidRPr="00A13D0F">
        <w:t>(α = .61).</w:t>
      </w:r>
    </w:p>
    <w:p w14:paraId="0C1D8847" w14:textId="2E023B16" w:rsidR="00CB7278" w:rsidRPr="00555337" w:rsidRDefault="00CB7278" w:rsidP="001266DC">
      <w:pPr>
        <w:spacing w:line="480" w:lineRule="auto"/>
        <w:ind w:firstLine="720"/>
      </w:pPr>
      <w:r w:rsidRPr="00C129AF">
        <w:t>Attributional Style</w:t>
      </w:r>
      <w:r>
        <w:t xml:space="preserve"> was assessed </w:t>
      </w:r>
      <w:r w:rsidRPr="005C27D3">
        <w:t>along the internal-external, stable-unstable, and global-specific dimensions in which a negative events scale and a positive events scale were derived.</w:t>
      </w:r>
      <w:r>
        <w:t xml:space="preserve"> These were assessed using 48 items from the </w:t>
      </w:r>
      <w:r w:rsidRPr="00A13D0F">
        <w:t>Kastan Attributional St</w:t>
      </w:r>
      <w:r>
        <w:t xml:space="preserve">yle Questionnaire for Children  </w:t>
      </w:r>
      <w:r>
        <w:fldChar w:fldCharType="begin"/>
      </w:r>
      <w:r>
        <w:instrText xml:space="preserve"> ADDIN EN.CITE &lt;EndNote&gt;&lt;Cite&gt;&lt;Author&gt;Kaslow&lt;/Author&gt;&lt;Year&gt;I 981&lt;/Year&gt;&lt;RecNum&gt;8296&lt;/RecNum&gt;&lt;DisplayText&gt;(Kaslow et al., I 981)&lt;/DisplayText&gt;&lt;record&gt;&lt;rec-number&gt;8296&lt;/rec-number&gt;&lt;foreign-keys&gt;&lt;key app="EN" db-id="st0fwd5zd59wple9eeaperx8sep0vaax55t0" timestamp="1533829831"&gt;8296&lt;/key&gt;&lt;/foreign-keys&gt;&lt;ref-type name="Unpublished Work"&gt;34&lt;/ref-type&gt;&lt;contributors&gt;&lt;authors&gt;&lt;author&gt;Kaslow, N .&lt;/author&gt;&lt;author&gt;Tanenbaum, R.&lt;/author&gt;&lt;author&gt;Seligman, M. E. P.&lt;/author&gt;&lt;/authors&gt;&lt;/contributors&gt;&lt;titles&gt;&lt;title&gt;The KASTAN Attributional Style Questionnaire (rev. ed.)&lt;/title&gt;&lt;/titles&gt;&lt;dates&gt;&lt;year&gt;I 981&lt;/year&gt;&lt;/dates&gt;&lt;urls&gt;&lt;/urls&gt;&lt;/record&gt;&lt;/Cite&gt;&lt;/EndNote&gt;</w:instrText>
      </w:r>
      <w:r>
        <w:fldChar w:fldCharType="separate"/>
      </w:r>
      <w:r>
        <w:rPr>
          <w:noProof/>
        </w:rPr>
        <w:t>(Kaslow et al., I 981)</w:t>
      </w:r>
      <w:r>
        <w:fldChar w:fldCharType="end"/>
      </w:r>
      <w:r w:rsidRPr="00A13D0F">
        <w:t>. For each event type, three dimensions (global-specific, stable-unstable, and internal-external) were assessed, resulting in a total of six subscales</w:t>
      </w:r>
      <w:r>
        <w:t xml:space="preserve">. The present study relied on a composite score </w:t>
      </w:r>
      <w:r w:rsidRPr="00A13D0F">
        <w:t>(α = .63)</w:t>
      </w:r>
      <w:r>
        <w:t>.</w:t>
      </w:r>
    </w:p>
    <w:p w14:paraId="6401B96C" w14:textId="79F3E7B6" w:rsidR="00CB7278" w:rsidRPr="001D14D2" w:rsidRDefault="00CB7278" w:rsidP="001266DC">
      <w:pPr>
        <w:spacing w:line="480" w:lineRule="auto"/>
        <w:ind w:firstLine="720"/>
      </w:pPr>
      <w:r w:rsidRPr="00C129AF">
        <w:t>Self-esteem</w:t>
      </w:r>
      <w:r>
        <w:t xml:space="preserve"> was assessed as a broad construct that included general self-esteem, </w:t>
      </w:r>
      <w:r w:rsidRPr="001D14D2">
        <w:t xml:space="preserve">satisfaction with specific body parts, </w:t>
      </w:r>
      <w:r>
        <w:t xml:space="preserve">and </w:t>
      </w:r>
      <w:r w:rsidRPr="001D14D2">
        <w:t>general satisfaction with physical appearance</w:t>
      </w:r>
      <w:r>
        <w:t xml:space="preserve">. Items came from </w:t>
      </w:r>
      <w:r w:rsidRPr="00A13D0F">
        <w:t xml:space="preserve">the Rosenberg Self-Esteem Scale </w:t>
      </w:r>
      <w:r>
        <w:fldChar w:fldCharType="begin"/>
      </w:r>
      <w:r>
        <w:instrText xml:space="preserve"> ADDIN EN.CITE &lt;EndNote&gt;&lt;Cite&gt;&lt;Author&gt;Rosenberg&lt;/Author&gt;&lt;Year&gt;1965&lt;/Year&gt;&lt;RecNum&gt;8297&lt;/RecNum&gt;&lt;Prefix&gt;3 items`; &lt;/Prefix&gt;&lt;DisplayText&gt;(3 items; Rosenberg, 1965)&lt;/DisplayText&gt;&lt;record&gt;&lt;rec-number&gt;8297&lt;/rec-number&gt;&lt;foreign-keys&gt;&lt;key app="EN" db-id="st0fwd5zd59wple9eeaperx8sep0vaax55t0" timestamp="1533830030"&gt;8297&lt;/key&gt;&lt;/foreign-keys&gt;&lt;ref-type name="Journal Article"&gt;17&lt;/ref-type&gt;&lt;contributors&gt;&lt;authors&gt;&lt;author&gt;Rosenberg, Morris&lt;/author&gt;&lt;/authors&gt;&lt;/contributors&gt;&lt;titles&gt;&lt;title&gt;Rosenberg self-esteem scale (RSE)&lt;/title&gt;&lt;secondary-title&gt;Acceptance and commitment therapy. Measures package&lt;/secondary-title&gt;&lt;/titles&gt;&lt;pages&gt;52&lt;/pages&gt;&lt;volume&gt;61&lt;/volume&gt;&lt;dates&gt;&lt;year&gt;1965&lt;/year&gt;&lt;/dates&gt;&lt;urls&gt;&lt;/urls&gt;&lt;/record&gt;&lt;/Cite&gt;&lt;/EndNote&gt;</w:instrText>
      </w:r>
      <w:r>
        <w:fldChar w:fldCharType="separate"/>
      </w:r>
      <w:r>
        <w:rPr>
          <w:noProof/>
        </w:rPr>
        <w:t>(3 items; Rosenberg, 1965)</w:t>
      </w:r>
      <w:r>
        <w:fldChar w:fldCharType="end"/>
      </w:r>
      <w:r>
        <w:t xml:space="preserve">; </w:t>
      </w:r>
      <w:r w:rsidRPr="00A13D0F">
        <w:t xml:space="preserve">Body Parts Satisfaction Scale </w:t>
      </w:r>
      <w:r>
        <w:fldChar w:fldCharType="begin"/>
      </w:r>
      <w:r>
        <w:instrText xml:space="preserve"> ADDIN EN.CITE &lt;EndNote&gt;&lt;Cite&gt;&lt;Author&gt;Berscheid&lt;/Author&gt;&lt;Year&gt;1973&lt;/Year&gt;&lt;RecNum&gt;8298&lt;/RecNum&gt;&lt;Prefix&gt;3 items`; &lt;/Prefix&gt;&lt;DisplayText&gt;(3 items; Berscheid et al., 1973)&lt;/DisplayText&gt;&lt;record&gt;&lt;rec-number&gt;8298&lt;/rec-number&gt;&lt;foreign-keys&gt;&lt;key app="EN" db-id="st0fwd5zd59wple9eeaperx8sep0vaax55t0" timestamp="1533830151"&gt;8298&lt;/key&gt;&lt;/foreign-keys&gt;&lt;ref-type name="Journal Article"&gt;17&lt;/ref-type&gt;&lt;contributors&gt;&lt;authors&gt;&lt;author&gt;Berscheid, E&lt;/author&gt;&lt;author&gt;Walster, E&lt;/author&gt;&lt;author&gt;Bohrnstedt, G&lt;/author&gt;&lt;/authors&gt;&lt;/contributors&gt;&lt;titles&gt;&lt;title&gt;(1973b). The happy American body: A survey report. Psychology Today, 7, 119-131&lt;/title&gt;&lt;/titles&gt;&lt;dates&gt;&lt;year&gt;1973&lt;/year&gt;&lt;/dates&gt;&lt;urls&gt;&lt;/urls&gt;&lt;/record&gt;&lt;/Cite&gt;&lt;/EndNote&gt;</w:instrText>
      </w:r>
      <w:r>
        <w:fldChar w:fldCharType="separate"/>
      </w:r>
      <w:r>
        <w:rPr>
          <w:noProof/>
        </w:rPr>
        <w:t>(3 items; Berscheid et al., 1973)</w:t>
      </w:r>
      <w:r>
        <w:fldChar w:fldCharType="end"/>
      </w:r>
      <w:r w:rsidRPr="00A13D0F">
        <w:t xml:space="preserve"> and Physical Appearance Evaluation subscale </w:t>
      </w:r>
      <w:r>
        <w:fldChar w:fldCharType="begin"/>
      </w:r>
      <w:r>
        <w:instrText xml:space="preserve"> ADDIN EN.CITE &lt;EndNote&gt;&lt;Cite&gt;&lt;Author&gt;Winstead&lt;/Author&gt;&lt;Year&gt;1984&lt;/Year&gt;&lt;RecNum&gt;8299&lt;/RecNum&gt;&lt;Prefix&gt;3 items`; &lt;/Prefix&gt;&lt;DisplayText&gt;(3 items; Winstead and Cash, 1984)&lt;/DisplayText&gt;&lt;record&gt;&lt;rec-number&gt;8299&lt;/rec-number&gt;&lt;foreign-keys&gt;&lt;key app="EN" db-id="st0fwd5zd59wple9eeaperx8sep0vaax55t0" timestamp="1533830251"&gt;8299&lt;/key&gt;&lt;/foreign-keys&gt;&lt;ref-type name="Unpublished Work"&gt;34&lt;/ref-type&gt;&lt;contributors&gt;&lt;authors&gt;&lt;author&gt;Winstead, B. A.&lt;/author&gt;&lt;author&gt;Cash, T. F.&lt;/author&gt;&lt;/authors&gt;&lt;/contributors&gt;&lt;titles&gt;&lt;title&gt;Reliability and validity of the Body Self-Relationship Questionnaire: A new measure of body image.&lt;/title&gt;&lt;/titles&gt;&lt;dates&gt;&lt;year&gt;1984&lt;/year&gt;&lt;/dates&gt;&lt;urls&gt;&lt;/urls&gt;&lt;/record&gt;&lt;/Cite&gt;&lt;/EndNote&gt;</w:instrText>
      </w:r>
      <w:r>
        <w:fldChar w:fldCharType="separate"/>
      </w:r>
      <w:r>
        <w:rPr>
          <w:noProof/>
        </w:rPr>
        <w:t>(3 items; Winstead and Cash, 1984)</w:t>
      </w:r>
      <w:r>
        <w:fldChar w:fldCharType="end"/>
      </w:r>
      <w:r w:rsidR="004B1B2C">
        <w:t xml:space="preserve"> </w:t>
      </w:r>
      <w:r w:rsidR="004B1B2C" w:rsidRPr="00A13D0F">
        <w:t>(α = .6</w:t>
      </w:r>
      <w:r w:rsidR="004B1B2C">
        <w:t>9</w:t>
      </w:r>
      <w:r w:rsidR="004B1B2C" w:rsidRPr="00A13D0F">
        <w:t>)</w:t>
      </w:r>
      <w:r>
        <w:t>.</w:t>
      </w:r>
    </w:p>
    <w:p w14:paraId="313355D4" w14:textId="77777777" w:rsidR="00CB7278" w:rsidRDefault="00CB7278" w:rsidP="001266DC">
      <w:pPr>
        <w:spacing w:line="480" w:lineRule="auto"/>
        <w:ind w:firstLine="720"/>
        <w:rPr>
          <w:u w:val="single"/>
        </w:rPr>
      </w:pPr>
      <w:r w:rsidRPr="00C129AF">
        <w:t>Social Competence</w:t>
      </w:r>
      <w:r w:rsidRPr="00D431C6">
        <w:t xml:space="preserve"> was</w:t>
      </w:r>
      <w:r>
        <w:t xml:space="preserve"> assessed as s</w:t>
      </w:r>
      <w:r w:rsidRPr="00D431C6">
        <w:t>elf-perceived social competence</w:t>
      </w:r>
      <w:r>
        <w:t>. This was</w:t>
      </w:r>
      <w:r w:rsidRPr="00D431C6">
        <w:t xml:space="preserve"> assessed by five items from the Social subscale of the Perceived Competence Scale for Children </w:t>
      </w:r>
      <w:r>
        <w:fldChar w:fldCharType="begin"/>
      </w:r>
      <w:r>
        <w:instrText xml:space="preserve"> ADDIN EN.CITE &lt;EndNote&gt;&lt;Cite&gt;&lt;Author&gt;Harter&lt;/Author&gt;&lt;Year&gt;1982&lt;/Year&gt;&lt;RecNum&gt;8300&lt;/RecNum&gt;&lt;DisplayText&gt;(Harter, 1982)&lt;/DisplayText&gt;&lt;record&gt;&lt;rec-number&gt;8300&lt;/rec-number&gt;&lt;foreign-keys&gt;&lt;key app="EN" db-id="st0fwd5zd59wple9eeaperx8sep0vaax55t0" timestamp="1533830330"&gt;8300&lt;/key&gt;&lt;/foreign-keys&gt;&lt;ref-type name="Journal Article"&gt;17&lt;/ref-type&gt;&lt;contributors&gt;&lt;authors&gt;&lt;author&gt;Harter, Susan&lt;/author&gt;&lt;/authors&gt;&lt;/contributors&gt;&lt;titles&gt;&lt;title&gt;The perceived competence scale for children&lt;/title&gt;&lt;secondary-title&gt;Child development&lt;/secondary-title&gt;&lt;/titles&gt;&lt;periodical&gt;&lt;full-title&gt;Child development&lt;/full-title&gt;&lt;/periodical&gt;&lt;pages&gt;87-97&lt;/pages&gt;&lt;dates&gt;&lt;year&gt;1982&lt;/year&gt;&lt;/dates&gt;&lt;isbn&gt;0009-3920&lt;/isbn&gt;&lt;urls&gt;&lt;/urls&gt;&lt;/record&gt;&lt;/Cite&gt;&lt;/EndNote&gt;</w:instrText>
      </w:r>
      <w:r>
        <w:fldChar w:fldCharType="separate"/>
      </w:r>
      <w:r>
        <w:rPr>
          <w:noProof/>
        </w:rPr>
        <w:t>(Harter, 1982)</w:t>
      </w:r>
      <w:r>
        <w:fldChar w:fldCharType="end"/>
      </w:r>
      <w:r w:rsidRPr="00D431C6">
        <w:t xml:space="preserve"> and seven items from</w:t>
      </w:r>
      <w:r>
        <w:t xml:space="preserve"> </w:t>
      </w:r>
      <w:r>
        <w:fldChar w:fldCharType="begin"/>
      </w:r>
      <w:r>
        <w:instrText xml:space="preserve"> ADDIN EN.CITE &lt;EndNote&gt;&lt;Cite AuthorYear="1"&gt;&lt;Author&gt;Lewinsohn&lt;/Author&gt;&lt;Year&gt;1980&lt;/Year&gt;&lt;RecNum&gt;8301&lt;/RecNum&gt;&lt;DisplayText&gt;Lewinsohn et al. (1980)&lt;/DisplayText&gt;&lt;record&gt;&lt;rec-number&gt;8301&lt;/rec-number&gt;&lt;foreign-keys&gt;&lt;key app="EN" db-id="st0fwd5zd59wple9eeaperx8sep0vaax55t0" timestamp="1533830364"&gt;8301&lt;/key&gt;&lt;/foreign-keys&gt;&lt;ref-type name="Journal Article"&gt;17&lt;/ref-type&gt;&lt;contributors&gt;&lt;authors&gt;&lt;author&gt;Lewinsohn, Peter M&lt;/author&gt;&lt;author&gt;Mischel, Walter&lt;/author&gt;&lt;author&gt;Chaplin, William&lt;/author&gt;&lt;author&gt;Barton, Russell&lt;/author&gt;&lt;/authors&gt;&lt;/contributors&gt;&lt;titles&gt;&lt;title&gt;Social competence and depression: The role of illusory self-perceptions&lt;/title&gt;&lt;secondary-title&gt;Journal of abnormal psychology&lt;/secondary-title&gt;&lt;/titles&gt;&lt;periodical&gt;&lt;full-title&gt;Journal of Abnormal Psychology&lt;/full-title&gt;&lt;/periodical&gt;&lt;pages&gt;203&lt;/pages&gt;&lt;volume&gt;89&lt;/volume&gt;&lt;number&gt;2&lt;/number&gt;&lt;dates&gt;&lt;year&gt;1980&lt;/year&gt;&lt;/dates&gt;&lt;isbn&gt;1939-1846&lt;/isbn&gt;&lt;urls&gt;&lt;/urls&gt;&lt;/record&gt;&lt;/Cite&gt;&lt;/EndNote&gt;</w:instrText>
      </w:r>
      <w:r>
        <w:fldChar w:fldCharType="separate"/>
      </w:r>
      <w:r>
        <w:rPr>
          <w:noProof/>
        </w:rPr>
        <w:t>Lewinsohn et al. (1980)</w:t>
      </w:r>
      <w:r>
        <w:fldChar w:fldCharType="end"/>
      </w:r>
      <w:r w:rsidRPr="00D431C6">
        <w:t xml:space="preserve"> (α = .81).</w:t>
      </w:r>
    </w:p>
    <w:p w14:paraId="19706795" w14:textId="2A7B560F" w:rsidR="00CB7278" w:rsidRDefault="00CB7278" w:rsidP="001266DC">
      <w:pPr>
        <w:spacing w:line="480" w:lineRule="auto"/>
        <w:ind w:firstLine="720"/>
      </w:pPr>
      <w:r w:rsidRPr="00C129AF">
        <w:t>Emotional reliance</w:t>
      </w:r>
      <w:r>
        <w:t xml:space="preserve"> was</w:t>
      </w:r>
      <w:r w:rsidRPr="00555337">
        <w:t xml:space="preserve"> assessed</w:t>
      </w:r>
      <w:r>
        <w:t xml:space="preserve"> as </w:t>
      </w:r>
      <w:r w:rsidRPr="00555337">
        <w:t>the extent to which individuals desire more support and approval from others, are anxious about being alone or abandoned, and are interpersonally sensitive.</w:t>
      </w:r>
      <w:r>
        <w:t xml:space="preserve"> This was assessed with the Emotional Reliance Scale </w:t>
      </w:r>
      <w:r>
        <w:fldChar w:fldCharType="begin"/>
      </w:r>
      <w:r>
        <w:instrText xml:space="preserve"> ADDIN EN.CITE &lt;EndNote&gt;&lt;Cite&gt;&lt;Author&gt;Hirschfeld&lt;/Author&gt;&lt;Year&gt;1976&lt;/Year&gt;&lt;RecNum&gt;8302&lt;/RecNum&gt;&lt;Prefix&gt;10 items`; &lt;/Prefix&gt;&lt;DisplayText&gt;(10 items; Hirschfeld et al., 1976)&lt;/DisplayText&gt;&lt;record&gt;&lt;rec-number&gt;8302&lt;/rec-number&gt;&lt;foreign-keys&gt;&lt;key app="EN" db-id="st0fwd5zd59wple9eeaperx8sep0vaax55t0" timestamp="1533830525"&gt;8302&lt;/key&gt;&lt;/foreign-keys&gt;&lt;ref-type name="Journal Article"&gt;17&lt;/ref-type&gt;&lt;contributors&gt;&lt;authors&gt;&lt;author&gt;Hirschfeld, Robert MA&lt;/author&gt;&lt;author&gt;Klerman, Gerald L&lt;/author&gt;&lt;author&gt;Chodoff, Paul&lt;/author&gt;&lt;author&gt;Korchin, Sheldon&lt;/author&gt;&lt;author&gt;Barrett, James&lt;/author&gt;&lt;/authors&gt;&lt;/contributors&gt;&lt;titles&gt;&lt;title&gt;Dependency—Self–Esteem—Clinical Depression&lt;/title&gt;&lt;secondary-title&gt;Journal of the American Academy of Psychoanalysis&lt;/secondary-title&gt;&lt;/titles&gt;&lt;pages&gt;373-388&lt;/pages&gt;&lt;volume&gt;4&lt;/volume&gt;&lt;number&gt;3&lt;/number&gt;&lt;dates&gt;&lt;year&gt;1976&lt;/year&gt;&lt;/dates&gt;&lt;isbn&gt;0090-3604&lt;/isbn&gt;&lt;urls&gt;&lt;/urls&gt;&lt;/record&gt;&lt;/Cite&gt;&lt;/EndNote&gt;</w:instrText>
      </w:r>
      <w:r>
        <w:fldChar w:fldCharType="separate"/>
      </w:r>
      <w:r>
        <w:rPr>
          <w:noProof/>
        </w:rPr>
        <w:t>(10 items; Hirschfeld et al., 1976)</w:t>
      </w:r>
      <w:r>
        <w:fldChar w:fldCharType="end"/>
      </w:r>
      <w:r w:rsidR="004B1B2C">
        <w:t xml:space="preserve"> </w:t>
      </w:r>
      <w:r w:rsidR="004B1B2C" w:rsidRPr="00A13D0F">
        <w:t>(α = .</w:t>
      </w:r>
      <w:r w:rsidR="004B1B2C">
        <w:t>8</w:t>
      </w:r>
      <w:r w:rsidR="004B1B2C" w:rsidRPr="00A13D0F">
        <w:t>3)</w:t>
      </w:r>
      <w:r>
        <w:t>.</w:t>
      </w:r>
    </w:p>
    <w:p w14:paraId="08427023" w14:textId="057EDF36" w:rsidR="00CB7278" w:rsidRPr="00555337" w:rsidRDefault="00CB7278" w:rsidP="001266DC">
      <w:pPr>
        <w:spacing w:line="480" w:lineRule="auto"/>
        <w:ind w:firstLine="720"/>
        <w:rPr>
          <w:i/>
          <w:u w:val="single"/>
        </w:rPr>
      </w:pPr>
      <w:r w:rsidRPr="00C129AF">
        <w:lastRenderedPageBreak/>
        <w:t>Coping skills</w:t>
      </w:r>
      <w:r>
        <w:t xml:space="preserve"> were assessed as </w:t>
      </w:r>
      <w:r w:rsidRPr="00555337">
        <w:t>the way in which individuals cope with stressful situations</w:t>
      </w:r>
      <w:r>
        <w:t xml:space="preserve">. This was assessed using </w:t>
      </w:r>
      <w:r w:rsidR="00C17D32">
        <w:t xml:space="preserve">a total of 17 </w:t>
      </w:r>
      <w:r>
        <w:t xml:space="preserve">items </w:t>
      </w:r>
      <w:r w:rsidRPr="00A13D0F">
        <w:t>from the Self-Control Scale</w:t>
      </w:r>
      <w:r>
        <w:t xml:space="preserve"> </w:t>
      </w:r>
      <w:r>
        <w:fldChar w:fldCharType="begin"/>
      </w:r>
      <w:r>
        <w:instrText xml:space="preserve"> ADDIN EN.CITE &lt;EndNote&gt;&lt;Cite&gt;&lt;Author&gt;Rosenbaum&lt;/Author&gt;&lt;Year&gt;1980&lt;/Year&gt;&lt;RecNum&gt;8303&lt;/RecNum&gt;&lt;DisplayText&gt;(Rosenbaum, 1980)&lt;/DisplayText&gt;&lt;record&gt;&lt;rec-number&gt;8303&lt;/rec-number&gt;&lt;foreign-keys&gt;&lt;key app="EN" db-id="st0fwd5zd59wple9eeaperx8sep0vaax55t0" timestamp="1533830581"&gt;8303&lt;/key&gt;&lt;/foreign-keys&gt;&lt;ref-type name="Journal Article"&gt;17&lt;/ref-type&gt;&lt;contributors&gt;&lt;authors&gt;&lt;author&gt;Rosenbaum, Michael&lt;/author&gt;&lt;/authors&gt;&lt;/contributors&gt;&lt;titles&gt;&lt;title&gt;A schedule for assessing self-control behaviors: Preliminary findings&lt;/title&gt;&lt;secondary-title&gt;Behavior therapy&lt;/secondary-title&gt;&lt;/titles&gt;&lt;periodical&gt;&lt;full-title&gt;Behavior Therapy&lt;/full-title&gt;&lt;/periodical&gt;&lt;pages&gt;109-121&lt;/pages&gt;&lt;volume&gt;11&lt;/volume&gt;&lt;number&gt;1&lt;/number&gt;&lt;dates&gt;&lt;year&gt;1980&lt;/year&gt;&lt;/dates&gt;&lt;isbn&gt;0005-7894&lt;/isbn&gt;&lt;urls&gt;&lt;/urls&gt;&lt;/record&gt;&lt;/Cite&gt;&lt;/EndNote&gt;</w:instrText>
      </w:r>
      <w:r>
        <w:fldChar w:fldCharType="separate"/>
      </w:r>
      <w:r>
        <w:rPr>
          <w:noProof/>
        </w:rPr>
        <w:t>(Rosenbaum, 1980)</w:t>
      </w:r>
      <w:r>
        <w:fldChar w:fldCharType="end"/>
      </w:r>
      <w:r w:rsidRPr="00A13D0F">
        <w:t>, the Antidep</w:t>
      </w:r>
      <w:r>
        <w:t xml:space="preserve">ressive Activity Questionnaire </w:t>
      </w:r>
      <w:r>
        <w:fldChar w:fldCharType="begin"/>
      </w:r>
      <w:r>
        <w:instrText xml:space="preserve"> ADDIN EN.CITE &lt;EndNote&gt;&lt;Cite&gt;&lt;Author&gt;Rippere&lt;/Author&gt;&lt;Year&gt;1977&lt;/Year&gt;&lt;RecNum&gt;8304&lt;/RecNum&gt;&lt;DisplayText&gt;(Rippere, 1977)&lt;/DisplayText&gt;&lt;record&gt;&lt;rec-number&gt;8304&lt;/rec-number&gt;&lt;foreign-keys&gt;&lt;key app="EN" db-id="st0fwd5zd59wple9eeaperx8sep0vaax55t0" timestamp="1533830617"&gt;8304&lt;/key&gt;&lt;/foreign-keys&gt;&lt;ref-type name="Journal Article"&gt;17&lt;/ref-type&gt;&lt;contributors&gt;&lt;authors&gt;&lt;author&gt;Rippere, Vicky&lt;/author&gt;&lt;/authors&gt;&lt;/contributors&gt;&lt;titles&gt;&lt;title&gt;What&amp;apos;s the thing to do when you&amp;apos;re feeling depressed: A pilot study&lt;/title&gt;&lt;secondary-title&gt;Behaviour Research and Therapy&lt;/secondary-title&gt;&lt;/titles&gt;&lt;dates&gt;&lt;year&gt;1977&lt;/year&gt;&lt;/dates&gt;&lt;isbn&gt;0005-7967&lt;/isbn&gt;&lt;urls&gt;&lt;/urls&gt;&lt;/record&gt;&lt;/Cite&gt;&lt;/EndNote&gt;</w:instrText>
      </w:r>
      <w:r>
        <w:fldChar w:fldCharType="separate"/>
      </w:r>
      <w:r>
        <w:rPr>
          <w:noProof/>
        </w:rPr>
        <w:t>(Rippere, 1977)</w:t>
      </w:r>
      <w:r>
        <w:fldChar w:fldCharType="end"/>
      </w:r>
      <w:r w:rsidRPr="00A13D0F">
        <w:t xml:space="preserve"> modified by</w:t>
      </w:r>
      <w:r>
        <w:t xml:space="preserve"> </w:t>
      </w:r>
      <w:r>
        <w:fldChar w:fldCharType="begin"/>
      </w:r>
      <w:r>
        <w:instrText xml:space="preserve"> ADDIN EN.CITE &lt;EndNote&gt;&lt;Cite AuthorYear="1"&gt;&lt;Author&gt;Parker&lt;/Author&gt;&lt;Year&gt;1979&lt;/Year&gt;&lt;RecNum&gt;8305&lt;/RecNum&gt;&lt;DisplayText&gt;Parker and Brown (1979)&lt;/DisplayText&gt;&lt;record&gt;&lt;rec-number&gt;8305&lt;/rec-number&gt;&lt;foreign-keys&gt;&lt;key app="EN" db-id="st0fwd5zd59wple9eeaperx8sep0vaax55t0" timestamp="1533830655"&gt;8305&lt;/key&gt;&lt;/foreign-keys&gt;&lt;ref-type name="Journal Article"&gt;17&lt;/ref-type&gt;&lt;contributors&gt;&lt;authors&gt;&lt;author&gt;Parker, Gordon&lt;/author&gt;&lt;author&gt;Brown, LB&lt;/author&gt;&lt;/authors&gt;&lt;/contributors&gt;&lt;titles&gt;&lt;title&gt;Repertoires of Response to Potential Precipstants of Depression&lt;/title&gt;&lt;secondary-title&gt;Australian and New Zealand Journal of Psychiatry&lt;/secondary-title&gt;&lt;/titles&gt;&lt;pages&gt;327-333&lt;/pages&gt;&lt;volume&gt;13&lt;/volume&gt;&lt;number&gt;4&lt;/number&gt;&lt;dates&gt;&lt;year&gt;1979&lt;/year&gt;&lt;/dates&gt;&lt;isbn&gt;0004-8674&lt;/isbn&gt;&lt;urls&gt;&lt;/urls&gt;&lt;/record&gt;&lt;/Cite&gt;&lt;/EndNote&gt;</w:instrText>
      </w:r>
      <w:r>
        <w:fldChar w:fldCharType="separate"/>
      </w:r>
      <w:r>
        <w:rPr>
          <w:noProof/>
        </w:rPr>
        <w:t>Parker and Brown (1979)</w:t>
      </w:r>
      <w:r>
        <w:fldChar w:fldCharType="end"/>
      </w:r>
      <w:r w:rsidRPr="00A13D0F">
        <w:t xml:space="preserve">, and the </w:t>
      </w:r>
      <w:r>
        <w:t xml:space="preserve">Ways of Coping Questionnaire </w:t>
      </w:r>
      <w:r>
        <w:fldChar w:fldCharType="begin"/>
      </w:r>
      <w:r>
        <w:instrText xml:space="preserve"> ADDIN EN.CITE &lt;EndNote&gt;&lt;Cite&gt;&lt;Author&gt;Folkman&lt;/Author&gt;&lt;Year&gt;1980&lt;/Year&gt;&lt;RecNum&gt;8306&lt;/RecNum&gt;&lt;DisplayText&gt;(Folkman and Lazarus, 1980)&lt;/DisplayText&gt;&lt;record&gt;&lt;rec-number&gt;8306&lt;/rec-number&gt;&lt;foreign-keys&gt;&lt;key app="EN" db-id="st0fwd5zd59wple9eeaperx8sep0vaax55t0" timestamp="1533830695"&gt;8306&lt;/key&gt;&lt;/foreign-keys&gt;&lt;ref-type name="Journal Article"&gt;17&lt;/ref-type&gt;&lt;contributors&gt;&lt;authors&gt;&lt;author&gt;Folkman, Susan&lt;/author&gt;&lt;author&gt;Lazarus, Richard S&lt;/author&gt;&lt;/authors&gt;&lt;/contributors&gt;&lt;titles&gt;&lt;title&gt;An analysis of coping in a middle-aged community sample&lt;/title&gt;&lt;secondary-title&gt;Journal of health and social behavior&lt;/secondary-title&gt;&lt;/titles&gt;&lt;pages&gt;219-239&lt;/pages&gt;&lt;dates&gt;&lt;year&gt;1980&lt;/year&gt;&lt;/dates&gt;&lt;isbn&gt;0022-1465&lt;/isbn&gt;&lt;urls&gt;&lt;/urls&gt;&lt;/record&gt;&lt;/Cite&gt;&lt;/EndNote&gt;</w:instrText>
      </w:r>
      <w:r>
        <w:fldChar w:fldCharType="separate"/>
      </w:r>
      <w:r>
        <w:rPr>
          <w:noProof/>
        </w:rPr>
        <w:t>(Folkman and Lazarus, 1980)</w:t>
      </w:r>
      <w:r>
        <w:fldChar w:fldCharType="end"/>
      </w:r>
      <w:r w:rsidRPr="00A13D0F">
        <w:t xml:space="preserve"> (α = .76).</w:t>
      </w:r>
      <w:r w:rsidRPr="00555337">
        <w:rPr>
          <w:i/>
          <w:u w:val="single"/>
        </w:rPr>
        <w:t xml:space="preserve"> </w:t>
      </w:r>
    </w:p>
    <w:p w14:paraId="77D49A3F" w14:textId="26A1786F" w:rsidR="00CB7278" w:rsidRPr="00C17D32" w:rsidRDefault="00CB7278" w:rsidP="001266DC">
      <w:pPr>
        <w:spacing w:line="480" w:lineRule="auto"/>
        <w:ind w:firstLine="720"/>
      </w:pPr>
      <w:r w:rsidRPr="00C129AF">
        <w:t>Future aspirations</w:t>
      </w:r>
      <w:r>
        <w:t xml:space="preserve"> assessed importance of future success in multiple domains of functioning, including academic (α = .72), family (α = .61), and occupation (α = .63). These were assessed by 13 items adapted from Importance Placed on Life Goals Scale </w:t>
      </w:r>
      <w:r>
        <w:fldChar w:fldCharType="begin"/>
      </w:r>
      <w:r>
        <w:instrText xml:space="preserve"> ADDIN EN.CITE &lt;EndNote&gt;&lt;Cite&gt;&lt;Author&gt;Bachman&lt;/Author&gt;&lt;Year&gt;1985, May&lt;/Year&gt;&lt;RecNum&gt;8307&lt;/RecNum&gt;&lt;DisplayText&gt;(Bachman, 1985)&lt;/DisplayText&gt;&lt;record&gt;&lt;rec-number&gt;8307&lt;/rec-number&gt;&lt;foreign-keys&gt;&lt;key app="EN" db-id="st0fwd5zd59wple9eeaperx8sep0vaax55t0" timestamp="1533830738"&gt;8307&lt;/key&gt;&lt;/foreign-keys&gt;&lt;ref-type name="Conference Paper"&gt;47&lt;/ref-type&gt;&lt;contributors&gt;&lt;authors&gt;&lt;author&gt;Bachman, Jerald G&lt;/author&gt;&lt;/authors&gt;&lt;/contributors&gt;&lt;titles&gt;&lt;title&gt;Some Recent Trends in the Aspirations, Concerns, and Behaviors of American Young People&lt;/title&gt;&lt;secondary-title&gt;Association for Public Opinion Research&lt;/secondary-title&gt;&lt;/titles&gt;&lt;dates&gt;&lt;year&gt;1985&lt;/year&gt;&lt;/dates&gt;&lt;pub-location&gt;McAfee, NJ.&lt;/pub-location&gt;&lt;urls&gt;&lt;/urls&gt;&lt;/record&gt;&lt;/Cite&gt;&lt;/EndNote&gt;</w:instrText>
      </w:r>
      <w:r>
        <w:fldChar w:fldCharType="separate"/>
      </w:r>
      <w:r>
        <w:rPr>
          <w:noProof/>
        </w:rPr>
        <w:t>(Bachman, 1985)</w:t>
      </w:r>
      <w:r>
        <w:fldChar w:fldCharType="end"/>
      </w:r>
      <w:r>
        <w:t xml:space="preserve">. </w:t>
      </w:r>
      <w:r w:rsidR="00C17D32">
        <w:t xml:space="preserve">The domains of future aspirations were minimally correlated (range in </w:t>
      </w:r>
      <w:r w:rsidR="00C17D32">
        <w:rPr>
          <w:i/>
        </w:rPr>
        <w:t>r</w:t>
      </w:r>
      <w:r w:rsidR="00C17D32">
        <w:t>: -.01 - .13). Thus, these were included as distinct indicator variables.</w:t>
      </w:r>
    </w:p>
    <w:p w14:paraId="322E512F" w14:textId="6B7B8E9E" w:rsidR="00CB7278" w:rsidRDefault="00CB7278" w:rsidP="001266DC">
      <w:pPr>
        <w:spacing w:line="480" w:lineRule="auto"/>
        <w:ind w:firstLine="720"/>
      </w:pPr>
      <w:r w:rsidRPr="00C129AF">
        <w:t>Social support: Family</w:t>
      </w:r>
      <w:r w:rsidRPr="00113996">
        <w:t xml:space="preserve"> assessed enjoyable</w:t>
      </w:r>
      <w:r>
        <w:t xml:space="preserve"> and aversive interactions with family members using items from the Appraisal of Parents subscale of the Conflict Behavior Questionnaire </w:t>
      </w:r>
      <w:r>
        <w:fldChar w:fldCharType="begin"/>
      </w:r>
      <w:r>
        <w:instrText xml:space="preserve"> ADDIN EN.CITE &lt;EndNote&gt;&lt;Cite&gt;&lt;Author&gt;Prinz&lt;/Author&gt;&lt;Year&gt;1979&lt;/Year&gt;&lt;RecNum&gt;8308&lt;/RecNum&gt;&lt;Prefix&gt;11 items`; &lt;/Prefix&gt;&lt;DisplayText&gt;(11 items; Prinz et al., 1979)&lt;/DisplayText&gt;&lt;record&gt;&lt;rec-number&gt;8308&lt;/rec-number&gt;&lt;foreign-keys&gt;&lt;key app="EN" db-id="st0fwd5zd59wple9eeaperx8sep0vaax55t0" timestamp="1533830845"&gt;8308&lt;/key&gt;&lt;/foreign-keys&gt;&lt;ref-type name="Journal Article"&gt;17&lt;/ref-type&gt;&lt;contributors&gt;&lt;authors&gt;&lt;author&gt;Prinz, Ronald J&lt;/author&gt;&lt;author&gt;Foster, Sharon&lt;/author&gt;&lt;author&gt;Kent, Ronald N&lt;/author&gt;&lt;author&gt;O&amp;apos;Leary, K Daniel&lt;/author&gt;&lt;/authors&gt;&lt;/contributors&gt;&lt;titles&gt;&lt;title&gt;Multivariate assessment of conflict in distressed and nondistressed mother‐adolescent dyads&lt;/title&gt;&lt;secondary-title&gt;Journal of applied behavior analysis&lt;/secondary-title&gt;&lt;/titles&gt;&lt;pages&gt;691-700&lt;/pages&gt;&lt;volume&gt;12&lt;/volume&gt;&lt;number&gt;4&lt;/number&gt;&lt;dates&gt;&lt;year&gt;1979&lt;/year&gt;&lt;/dates&gt;&lt;isbn&gt;0021-8855&lt;/isbn&gt;&lt;urls&gt;&lt;/urls&gt;&lt;/record&gt;&lt;/Cite&gt;&lt;/EndNote&gt;</w:instrText>
      </w:r>
      <w:r>
        <w:fldChar w:fldCharType="separate"/>
      </w:r>
      <w:r>
        <w:rPr>
          <w:noProof/>
        </w:rPr>
        <w:t>(11 items; Prinz et al., 1979)</w:t>
      </w:r>
      <w:r>
        <w:fldChar w:fldCharType="end"/>
      </w:r>
      <w:r>
        <w:t xml:space="preserve">, the Parent Attitude Research Instrument </w:t>
      </w:r>
      <w:r>
        <w:fldChar w:fldCharType="begin"/>
      </w:r>
      <w:r>
        <w:instrText xml:space="preserve"> ADDIN EN.CITE &lt;EndNote&gt;&lt;Cite&gt;&lt;Author&gt;Schaefer&lt;/Author&gt;&lt;Year&gt;1965&lt;/Year&gt;&lt;RecNum&gt;8309&lt;/RecNum&gt;&lt;Prefix&gt;6 items`; &lt;/Prefix&gt;&lt;DisplayText&gt;(6 items; Schaefer, 1965)&lt;/DisplayText&gt;&lt;record&gt;&lt;rec-number&gt;8309&lt;/rec-number&gt;&lt;foreign-keys&gt;&lt;key app="EN" db-id="st0fwd5zd59wple9eeaperx8sep0vaax55t0" timestamp="1533830919"&gt;8309&lt;/key&gt;&lt;/foreign-keys&gt;&lt;ref-type name="Journal Article"&gt;17&lt;/ref-type&gt;&lt;contributors&gt;&lt;authors&gt;&lt;author&gt;Schaefer, Earl S&lt;/author&gt;&lt;/authors&gt;&lt;/contributors&gt;&lt;titles&gt;&lt;title&gt;Children&amp;apos;s reports of parental behavior: An inventory&lt;/title&gt;&lt;secondary-title&gt;Child development&lt;/secondary-title&gt;&lt;/titles&gt;&lt;periodical&gt;&lt;full-title&gt;Child development&lt;/full-title&gt;&lt;/periodical&gt;&lt;pages&gt;413-424&lt;/pages&gt;&lt;dates&gt;&lt;year&gt;1965&lt;/year&gt;&lt;/dates&gt;&lt;isbn&gt;0009-3920&lt;/isbn&gt;&lt;urls&gt;&lt;/urls&gt;&lt;/record&gt;&lt;/Cite&gt;&lt;/EndNote&gt;</w:instrText>
      </w:r>
      <w:r>
        <w:fldChar w:fldCharType="separate"/>
      </w:r>
      <w:r>
        <w:rPr>
          <w:noProof/>
        </w:rPr>
        <w:t>(6 items; Schaefer, 1965)</w:t>
      </w:r>
      <w:r>
        <w:fldChar w:fldCharType="end"/>
      </w:r>
      <w:r>
        <w:t xml:space="preserve">, the Cohesion subscale of the Family Environment Scale </w:t>
      </w:r>
      <w:r>
        <w:fldChar w:fldCharType="begin"/>
      </w:r>
      <w:r>
        <w:instrText xml:space="preserve"> ADDIN EN.CITE &lt;EndNote&gt;&lt;Cite&gt;&lt;Author&gt;Moos&lt;/Author&gt;&lt;Year&gt;1974&lt;/Year&gt;&lt;RecNum&gt;8310&lt;/RecNum&gt;&lt;Prefix&gt;3 items`; &lt;/Prefix&gt;&lt;DisplayText&gt;(3 items; Moos, 1974)&lt;/DisplayText&gt;&lt;record&gt;&lt;rec-number&gt;8310&lt;/rec-number&gt;&lt;foreign-keys&gt;&lt;key app="EN" db-id="st0fwd5zd59wple9eeaperx8sep0vaax55t0" timestamp="1533831008"&gt;8310&lt;/key&gt;&lt;/foreign-keys&gt;&lt;ref-type name="Journal Article"&gt;17&lt;/ref-type&gt;&lt;contributors&gt;&lt;authors&gt;&lt;author&gt;Moos, RH&lt;/author&gt;&lt;/authors&gt;&lt;/contributors&gt;&lt;titles&gt;&lt;title&gt;Family environment scale preliminary manual&lt;/title&gt;&lt;secondary-title&gt;Palo Alto, CA: Consulting&lt;/secondary-title&gt;&lt;/titles&gt;&lt;dates&gt;&lt;year&gt;1974&lt;/year&gt;&lt;/dates&gt;&lt;urls&gt;&lt;/urls&gt;&lt;/record&gt;&lt;/Cite&gt;&lt;/EndNote&gt;</w:instrText>
      </w:r>
      <w:r>
        <w:fldChar w:fldCharType="separate"/>
      </w:r>
      <w:r>
        <w:rPr>
          <w:noProof/>
        </w:rPr>
        <w:t>(3 items; Moos, 1974)</w:t>
      </w:r>
      <w:r>
        <w:fldChar w:fldCharType="end"/>
      </w:r>
      <w:r>
        <w:t xml:space="preserve">, the Arizona Social Support Interview Schedule </w:t>
      </w:r>
      <w:r>
        <w:fldChar w:fldCharType="begin"/>
      </w:r>
      <w:r w:rsidR="00C17D32">
        <w:instrText xml:space="preserve"> ADDIN EN.CITE &lt;EndNote&gt;&lt;Cite&gt;&lt;Author&gt;Barrera&lt;/Author&gt;&lt;Year&gt;1980&lt;/Year&gt;&lt;RecNum&gt;8311&lt;/RecNum&gt;&lt;Prefix&gt;27 items`; &lt;/Prefix&gt;&lt;DisplayText&gt;(27 items; Barrera, 1980)&lt;/DisplayText&gt;&lt;record&gt;&lt;rec-number&gt;8311&lt;/rec-number&gt;&lt;foreign-keys&gt;&lt;key app="EN" db-id="st0fwd5zd59wple9eeaperx8sep0vaax55t0" timestamp="1533831075"&gt;8311&lt;/key&gt;&lt;/foreign-keys&gt;&lt;ref-type name="Journal Article"&gt;17&lt;/ref-type&gt;&lt;contributors&gt;&lt;authors&gt;&lt;author&gt;Barrera, Manuel&lt;/author&gt;&lt;/authors&gt;&lt;/contributors&gt;&lt;titles&gt;&lt;title&gt;A method for the assessment of social support networks in community survey research&lt;/title&gt;&lt;secondary-title&gt;Connections&lt;/secondary-title&gt;&lt;/titles&gt;&lt;pages&gt;8-13&lt;/pages&gt;&lt;volume&gt;3&lt;/volume&gt;&lt;number&gt;3&lt;/number&gt;&lt;dates&gt;&lt;year&gt;1980&lt;/year&gt;&lt;/dates&gt;&lt;urls&gt;&lt;/urls&gt;&lt;/record&gt;&lt;/Cite&gt;&lt;Cite&gt;&lt;Author&gt;Barrera&lt;/Author&gt;&lt;Year&gt;1980&lt;/Year&gt;&lt;RecNum&gt;8311&lt;/RecNum&gt;&lt;record&gt;&lt;rec-number&gt;8311&lt;/rec-number&gt;&lt;foreign-keys&gt;&lt;key app="EN" db-id="st0fwd5zd59wple9eeaperx8sep0vaax55t0" timestamp="1533831075"&gt;8311&lt;/key&gt;&lt;/foreign-keys&gt;&lt;ref-type name="Journal Article"&gt;17&lt;/ref-type&gt;&lt;contributors&gt;&lt;authors&gt;&lt;author&gt;Barrera, Manuel&lt;/author&gt;&lt;/authors&gt;&lt;/contributors&gt;&lt;titles&gt;&lt;title&gt;A method for the assessment of social support networks in community survey research&lt;/title&gt;&lt;secondary-title&gt;Connections&lt;/secondary-title&gt;&lt;/titles&gt;&lt;pages&gt;8-13&lt;/pages&gt;&lt;volume&gt;3&lt;/volume&gt;&lt;number&gt;3&lt;/number&gt;&lt;dates&gt;&lt;year&gt;1980&lt;/year&gt;&lt;/dates&gt;&lt;urls&gt;&lt;/urls&gt;&lt;/record&gt;&lt;/Cite&gt;&lt;/EndNote&gt;</w:instrText>
      </w:r>
      <w:r>
        <w:fldChar w:fldCharType="separate"/>
      </w:r>
      <w:r w:rsidR="00C17D32">
        <w:rPr>
          <w:noProof/>
        </w:rPr>
        <w:t>(27 items; Barrera, 1980)</w:t>
      </w:r>
      <w:r>
        <w:fldChar w:fldCharType="end"/>
      </w:r>
      <w:r>
        <w:t xml:space="preserve">, and the Social Competence Scale of the Youth Self-Report </w:t>
      </w:r>
      <w:r>
        <w:fldChar w:fldCharType="begin"/>
      </w:r>
      <w:r>
        <w:instrText xml:space="preserve"> ADDIN EN.CITE &lt;EndNote&gt;&lt;Cite&gt;&lt;Author&gt;Achenbach&lt;/Author&gt;&lt;Year&gt;1987&lt;/Year&gt;&lt;RecNum&gt;8312&lt;/RecNum&gt;&lt;Prefix&gt;2 items`; &lt;/Prefix&gt;&lt;DisplayText&gt;(2 items; Achenbach and Edelbrock, 1987)&lt;/DisplayText&gt;&lt;record&gt;&lt;rec-number&gt;8312&lt;/rec-number&gt;&lt;foreign-keys&gt;&lt;key app="EN" db-id="st0fwd5zd59wple9eeaperx8sep0vaax55t0" timestamp="1533831279"&gt;8312&lt;/key&gt;&lt;/foreign-keys&gt;&lt;ref-type name="Book"&gt;6&lt;/ref-type&gt;&lt;contributors&gt;&lt;authors&gt;&lt;author&gt;Achenbach, Thomas M&lt;/author&gt;&lt;author&gt;Edelbrock, Craig S&lt;/author&gt;&lt;/authors&gt;&lt;/contributors&gt;&lt;titles&gt;&lt;title&gt;Manual for the youth self-report and profile&lt;/title&gt;&lt;/titles&gt;&lt;dates&gt;&lt;year&gt;1987&lt;/year&gt;&lt;/dates&gt;&lt;publisher&gt;University of Vermont. Department of Psychiatry&lt;/publisher&gt;&lt;urls&gt;&lt;/urls&gt;&lt;/record&gt;&lt;/Cite&gt;&lt;/EndNote&gt;</w:instrText>
      </w:r>
      <w:r>
        <w:fldChar w:fldCharType="separate"/>
      </w:r>
      <w:r>
        <w:rPr>
          <w:noProof/>
        </w:rPr>
        <w:t>(2 items; Achenbach and Edelbrock, 1987)</w:t>
      </w:r>
      <w:r>
        <w:fldChar w:fldCharType="end"/>
      </w:r>
      <w:r>
        <w:t xml:space="preserve"> </w:t>
      </w:r>
      <w:r>
        <w:rPr>
          <w:bCs/>
        </w:rPr>
        <w:t xml:space="preserve">(α = .77). </w:t>
      </w:r>
    </w:p>
    <w:p w14:paraId="35ED39F0" w14:textId="77777777" w:rsidR="00CB7278" w:rsidRDefault="00CB7278" w:rsidP="001266DC">
      <w:pPr>
        <w:spacing w:line="480" w:lineRule="auto"/>
        <w:rPr>
          <w:bCs/>
        </w:rPr>
      </w:pPr>
      <w:r w:rsidRPr="00C129AF">
        <w:tab/>
        <w:t>Social support: Friends</w:t>
      </w:r>
      <w:r>
        <w:t xml:space="preserve"> assessed the number of friends, frequency of interaction, and relationship quality on the basis of items from the Social Competence Scales of the Youth Self-Report </w:t>
      </w:r>
      <w:r>
        <w:fldChar w:fldCharType="begin"/>
      </w:r>
      <w:r>
        <w:instrText xml:space="preserve"> ADDIN EN.CITE &lt;EndNote&gt;&lt;Cite&gt;&lt;Author&gt;Achenbach&lt;/Author&gt;&lt;Year&gt;1987&lt;/Year&gt;&lt;RecNum&gt;8312&lt;/RecNum&gt;&lt;Prefix&gt;3 items`;&lt;/Prefix&gt;&lt;DisplayText&gt;(3 items;Achenbach and Edelbrock, 1987)&lt;/DisplayText&gt;&lt;record&gt;&lt;rec-number&gt;8312&lt;/rec-number&gt;&lt;foreign-keys&gt;&lt;key app="EN" db-id="st0fwd5zd59wple9eeaperx8sep0vaax55t0" timestamp="1533831279"&gt;8312&lt;/key&gt;&lt;/foreign-keys&gt;&lt;ref-type name="Book"&gt;6&lt;/ref-type&gt;&lt;contributors&gt;&lt;authors&gt;&lt;author&gt;Achenbach, Thomas M&lt;/author&gt;&lt;author&gt;Edelbrock, Craig S&lt;/author&gt;&lt;/authors&gt;&lt;/contributors&gt;&lt;titles&gt;&lt;title&gt;Manual for the youth self-report and profile&lt;/title&gt;&lt;/titles&gt;&lt;dates&gt;&lt;year&gt;1987&lt;/year&gt;&lt;/dates&gt;&lt;publisher&gt;University of Vermont. Department of Psychiatry&lt;/publisher&gt;&lt;urls&gt;&lt;/urls&gt;&lt;/record&gt;&lt;/Cite&gt;&lt;/EndNote&gt;</w:instrText>
      </w:r>
      <w:r>
        <w:fldChar w:fldCharType="separate"/>
      </w:r>
      <w:r>
        <w:rPr>
          <w:noProof/>
        </w:rPr>
        <w:t>(3 items;Achenbach and Edelbrock, 1987)</w:t>
      </w:r>
      <w:r>
        <w:fldChar w:fldCharType="end"/>
      </w:r>
      <w:r>
        <w:t xml:space="preserve">, the UCLA Loneliness Scale </w:t>
      </w:r>
      <w:r>
        <w:fldChar w:fldCharType="begin"/>
      </w:r>
      <w:r>
        <w:instrText xml:space="preserve"> ADDIN EN.CITE &lt;EndNote&gt;&lt;Cite&gt;&lt;Author&gt;Russell&lt;/Author&gt;&lt;Year&gt;1980&lt;/Year&gt;&lt;RecNum&gt;8314&lt;/RecNum&gt;&lt;Prefix&gt;8 items`; &lt;/Prefix&gt;&lt;DisplayText&gt;(8 items; Russell et al., 1980)&lt;/DisplayText&gt;&lt;record&gt;&lt;rec-number&gt;8314&lt;/rec-number&gt;&lt;foreign-keys&gt;&lt;key app="EN" db-id="st0fwd5zd59wple9eeaperx8sep0vaax55t0" timestamp="1533831539"&gt;8314&lt;/key&gt;&lt;/foreign-keys&gt;&lt;ref-type name="Journal Article"&gt;17&lt;/ref-type&gt;&lt;contributors&gt;&lt;authors&gt;&lt;author&gt;Russell, Dan&lt;/author&gt;&lt;author&gt;Peplau, Letitia A&lt;/author&gt;&lt;author&gt;Cutrona, Carolyn E&lt;/author&gt;&lt;/authors&gt;&lt;/contributors&gt;&lt;titles&gt;&lt;title&gt;The revised UCLA Loneliness Scale: Concurrent and discriminant validity evidence&lt;/title&gt;&lt;secondary-title&gt;Journal of personality and social psychology&lt;/secondary-title&gt;&lt;/titles&gt;&lt;pages&gt;472-480&lt;/pages&gt;&lt;volume&gt;39&lt;/volume&gt;&lt;number&gt;3&lt;/number&gt;&lt;dates&gt;&lt;year&gt;1980&lt;/year&gt;&lt;/dates&gt;&lt;isbn&gt;0022-3514&lt;/isbn&gt;&lt;urls&gt;&lt;/urls&gt;&lt;/record&gt;&lt;/Cite&gt;&lt;/EndNote&gt;</w:instrText>
      </w:r>
      <w:r>
        <w:fldChar w:fldCharType="separate"/>
      </w:r>
      <w:r>
        <w:rPr>
          <w:noProof/>
        </w:rPr>
        <w:t>(8 items; Russell et al., 1980)</w:t>
      </w:r>
      <w:r>
        <w:fldChar w:fldCharType="end"/>
      </w:r>
      <w:r>
        <w:t xml:space="preserve">, and the number of friends listed as providing social support </w:t>
      </w:r>
      <w:r>
        <w:fldChar w:fldCharType="begin"/>
      </w:r>
      <w:r>
        <w:instrText xml:space="preserve"> ADDIN EN.CITE &lt;EndNote&gt;&lt;Cite&gt;&lt;Author&gt;Barrera&lt;/Author&gt;&lt;Year&gt;1980&lt;/Year&gt;&lt;RecNum&gt;8311&lt;/RecNum&gt;&lt;DisplayText&gt;(Barrera, 1980)&lt;/DisplayText&gt;&lt;record&gt;&lt;rec-number&gt;8311&lt;/rec-number&gt;&lt;foreign-keys&gt;&lt;key app="EN" db-id="st0fwd5zd59wple9eeaperx8sep0vaax55t0" timestamp="1533831075"&gt;8311&lt;/key&gt;&lt;/foreign-keys&gt;&lt;ref-type name="Journal Article"&gt;17&lt;/ref-type&gt;&lt;contributors&gt;&lt;authors&gt;&lt;author&gt;Barrera, Manuel&lt;/author&gt;&lt;/authors&gt;&lt;/contributors&gt;&lt;titles&gt;&lt;title&gt;A method for the assessment of social support networks in community survey research&lt;/title&gt;&lt;secondary-title&gt;Connections&lt;/secondary-title&gt;&lt;/titles&gt;&lt;pages&gt;8-13&lt;/pages&gt;&lt;volume&gt;3&lt;/volume&gt;&lt;number&gt;3&lt;/number&gt;&lt;dates&gt;&lt;year&gt;1980&lt;/year&gt;&lt;/dates&gt;&lt;urls&gt;&lt;/urls&gt;&lt;/record&gt;&lt;/Cite&gt;&lt;/EndNote&gt;</w:instrText>
      </w:r>
      <w:r>
        <w:fldChar w:fldCharType="separate"/>
      </w:r>
      <w:r>
        <w:rPr>
          <w:noProof/>
        </w:rPr>
        <w:t>(Barrera, 1980)</w:t>
      </w:r>
      <w:r>
        <w:fldChar w:fldCharType="end"/>
      </w:r>
      <w:r>
        <w:t xml:space="preserve"> for the T</w:t>
      </w:r>
      <w:r>
        <w:rPr>
          <w:vertAlign w:val="subscript"/>
        </w:rPr>
        <w:t xml:space="preserve">1 </w:t>
      </w:r>
      <w:r>
        <w:t xml:space="preserve">assessment </w:t>
      </w:r>
      <w:r>
        <w:rPr>
          <w:bCs/>
        </w:rPr>
        <w:t xml:space="preserve">(α = .72). </w:t>
      </w:r>
    </w:p>
    <w:p w14:paraId="68D47910" w14:textId="108D48C3" w:rsidR="00CB7278" w:rsidRPr="00D431C6" w:rsidRDefault="00CB7278" w:rsidP="001266DC">
      <w:pPr>
        <w:spacing w:line="480" w:lineRule="auto"/>
        <w:ind w:firstLine="720"/>
      </w:pPr>
      <w:r w:rsidRPr="00C129AF">
        <w:t>Conflict with parents</w:t>
      </w:r>
      <w:r>
        <w:t xml:space="preserve"> was assessed </w:t>
      </w:r>
      <w:r w:rsidRPr="00D431C6">
        <w:t>the number of parent-child conflict issues during the past 2 weeks and the average intensity of discussions regarding these issues</w:t>
      </w:r>
      <w:r>
        <w:t xml:space="preserve">. This was assessed using the Issues Checklist Scale </w:t>
      </w:r>
      <w:r>
        <w:fldChar w:fldCharType="begin"/>
      </w:r>
      <w:r w:rsidR="006305CE">
        <w:instrText xml:space="preserve"> ADDIN EN.CITE &lt;EndNote&gt;&lt;Cite&gt;&lt;Author&gt;Robin&lt;/Author&gt;&lt;Year&gt;1980&lt;/Year&gt;&lt;RecNum&gt;8315&lt;/RecNum&gt;&lt;Prefix&gt;49 items`; &lt;/Prefix&gt;&lt;DisplayText&gt;(49 items; Robin and Weiss, 1980)&lt;/DisplayText&gt;&lt;record&gt;&lt;rec-number&gt;8315&lt;/rec-number&gt;&lt;foreign-keys&gt;&lt;key app="EN" db-id="st0fwd5zd59wple9eeaperx8sep0vaax55t0" timestamp="1533831660"&gt;8315&lt;/key&gt;&lt;/foreign-keys&gt;&lt;ref-type name="Journal Article"&gt;17&lt;/ref-type&gt;&lt;contributors&gt;&lt;authors&gt;&lt;author&gt;Robin, Arthur L&lt;/author&gt;&lt;author&gt;Weiss, Joan G&lt;/author&gt;&lt;/authors&gt;&lt;/contributors&gt;&lt;titles&gt;&lt;title&gt;Criterion-related validity of behavioral and self-report measures of problem-solving communication-skills in distressed and non-distressed parent-adolescent dyads&lt;/title&gt;&lt;secondary-title&gt;Behavioral Assessment&lt;/secondary-title&gt;&lt;/titles&gt;&lt;pages&gt;339-352&lt;/pages&gt;&lt;volume&gt;2&lt;/volume&gt;&lt;number&gt;4&lt;/number&gt;&lt;dates&gt;&lt;year&gt;1980&lt;/year&gt;&lt;/dates&gt;&lt;isbn&gt;0191-5401&lt;/isbn&gt;&lt;urls&gt;&lt;/urls&gt;&lt;/record&gt;&lt;/Cite&gt;&lt;/EndNote&gt;</w:instrText>
      </w:r>
      <w:r>
        <w:fldChar w:fldCharType="separate"/>
      </w:r>
      <w:r w:rsidR="006305CE">
        <w:rPr>
          <w:noProof/>
        </w:rPr>
        <w:t>(49 items; Robin and Weiss, 1980)</w:t>
      </w:r>
      <w:r>
        <w:fldChar w:fldCharType="end"/>
      </w:r>
      <w:r w:rsidR="006305CE">
        <w:t xml:space="preserve"> </w:t>
      </w:r>
      <w:r w:rsidR="006305CE">
        <w:rPr>
          <w:bCs/>
        </w:rPr>
        <w:t>(α = .91)</w:t>
      </w:r>
      <w:r>
        <w:t>.</w:t>
      </w:r>
    </w:p>
    <w:p w14:paraId="3A354297" w14:textId="77777777" w:rsidR="00CB7278" w:rsidRDefault="00CB7278" w:rsidP="001266DC">
      <w:pPr>
        <w:spacing w:line="480" w:lineRule="auto"/>
      </w:pPr>
    </w:p>
    <w:p w14:paraId="28486449" w14:textId="77777777" w:rsidR="00CB7278" w:rsidRDefault="00CB7278" w:rsidP="001266DC">
      <w:pPr>
        <w:spacing w:line="480" w:lineRule="auto"/>
      </w:pPr>
    </w:p>
    <w:p w14:paraId="7C3C1EA8" w14:textId="77777777" w:rsidR="00CB7278" w:rsidRDefault="00CB7278" w:rsidP="001266DC">
      <w:pPr>
        <w:spacing w:line="480" w:lineRule="auto"/>
        <w:rPr>
          <w:noProof/>
        </w:rPr>
      </w:pPr>
      <w:r>
        <w:br w:type="page"/>
      </w:r>
    </w:p>
    <w:p w14:paraId="5E30CC35" w14:textId="77777777" w:rsidR="00F96636" w:rsidRPr="00F96636" w:rsidRDefault="00CB7278" w:rsidP="00F96636">
      <w:pPr>
        <w:pStyle w:val="EndNoteBibliographyTitle"/>
      </w:pPr>
      <w:r>
        <w:lastRenderedPageBreak/>
        <w:fldChar w:fldCharType="begin"/>
      </w:r>
      <w:r>
        <w:instrText xml:space="preserve"> ADDIN EN.REFLIST </w:instrText>
      </w:r>
      <w:r>
        <w:fldChar w:fldCharType="separate"/>
      </w:r>
      <w:r w:rsidR="00F96636" w:rsidRPr="00F96636">
        <w:t>References</w:t>
      </w:r>
    </w:p>
    <w:p w14:paraId="394CF721" w14:textId="77777777" w:rsidR="00F96636" w:rsidRPr="00F96636" w:rsidRDefault="00F96636" w:rsidP="00F96636">
      <w:pPr>
        <w:pStyle w:val="EndNoteBibliographyTitle"/>
      </w:pPr>
    </w:p>
    <w:p w14:paraId="2342BDBC" w14:textId="77777777" w:rsidR="00F96636" w:rsidRPr="00F96636" w:rsidRDefault="00F96636" w:rsidP="00F96636">
      <w:pPr>
        <w:pStyle w:val="EndNoteBibliography"/>
        <w:ind w:left="720" w:hanging="720"/>
      </w:pPr>
      <w:r w:rsidRPr="00F96636">
        <w:t xml:space="preserve">ACHENBACH, T. M. &amp; EDELBROCK, C. S. 1987. </w:t>
      </w:r>
      <w:r w:rsidRPr="00F96636">
        <w:rPr>
          <w:i/>
        </w:rPr>
        <w:t>Manual for the youth self-report and profile</w:t>
      </w:r>
      <w:r w:rsidRPr="00F96636">
        <w:t>, University of Vermont. Department of Psychiatry.</w:t>
      </w:r>
    </w:p>
    <w:p w14:paraId="7E7452A3" w14:textId="77777777" w:rsidR="00F96636" w:rsidRPr="00F96636" w:rsidRDefault="00F96636" w:rsidP="00F96636">
      <w:pPr>
        <w:pStyle w:val="EndNoteBibliography"/>
        <w:ind w:left="720" w:hanging="720"/>
      </w:pPr>
      <w:r w:rsidRPr="00F96636">
        <w:t xml:space="preserve">BACHMAN, J. G. 1985. Some Recent Trends in the Aspirations, Concerns, and Behaviors of American Young People. </w:t>
      </w:r>
      <w:r w:rsidRPr="00F96636">
        <w:rPr>
          <w:i/>
        </w:rPr>
        <w:t>Association for Public Opinion Research.</w:t>
      </w:r>
      <w:r w:rsidRPr="00F96636">
        <w:t xml:space="preserve"> McAfee, NJ.</w:t>
      </w:r>
    </w:p>
    <w:p w14:paraId="5DB65622" w14:textId="77777777" w:rsidR="00F96636" w:rsidRPr="00F96636" w:rsidRDefault="00F96636" w:rsidP="00F96636">
      <w:pPr>
        <w:pStyle w:val="EndNoteBibliography"/>
        <w:ind w:left="720" w:hanging="720"/>
      </w:pPr>
      <w:r w:rsidRPr="00F96636">
        <w:t xml:space="preserve">BARRERA, M. 1980. A method for the assessment of social support networks in community survey research. </w:t>
      </w:r>
      <w:r w:rsidRPr="00F96636">
        <w:rPr>
          <w:i/>
        </w:rPr>
        <w:t>Connections,</w:t>
      </w:r>
      <w:r w:rsidRPr="00F96636">
        <w:t xml:space="preserve"> 3</w:t>
      </w:r>
      <w:r w:rsidRPr="00F96636">
        <w:rPr>
          <w:b/>
        </w:rPr>
        <w:t>,</w:t>
      </w:r>
      <w:r w:rsidRPr="00F96636">
        <w:t xml:space="preserve"> 8-13.</w:t>
      </w:r>
    </w:p>
    <w:p w14:paraId="66798CC7" w14:textId="77777777" w:rsidR="00F96636" w:rsidRPr="00F96636" w:rsidRDefault="00F96636" w:rsidP="00F96636">
      <w:pPr>
        <w:pStyle w:val="EndNoteBibliography"/>
        <w:ind w:left="720" w:hanging="720"/>
      </w:pPr>
      <w:r w:rsidRPr="00F96636">
        <w:t xml:space="preserve">BECK, A. T., STEER, R. A. &amp; CARBIN, M. G. 1988. Psychometric properties of the Beck Depression Inventory: Twenty-five years of evaluation. </w:t>
      </w:r>
      <w:r w:rsidRPr="00F96636">
        <w:rPr>
          <w:i/>
        </w:rPr>
        <w:t>Clinical Psychology Review,</w:t>
      </w:r>
      <w:r w:rsidRPr="00F96636">
        <w:t xml:space="preserve"> 8</w:t>
      </w:r>
      <w:r w:rsidRPr="00F96636">
        <w:rPr>
          <w:b/>
        </w:rPr>
        <w:t>,</w:t>
      </w:r>
      <w:r w:rsidRPr="00F96636">
        <w:t xml:space="preserve"> 77-100.</w:t>
      </w:r>
    </w:p>
    <w:p w14:paraId="78E4A3FB" w14:textId="77777777" w:rsidR="00F96636" w:rsidRPr="00F96636" w:rsidRDefault="00F96636" w:rsidP="00F96636">
      <w:pPr>
        <w:pStyle w:val="EndNoteBibliography"/>
        <w:ind w:left="720" w:hanging="720"/>
      </w:pPr>
      <w:r w:rsidRPr="00F96636">
        <w:t>BERSCHEID, E., WALSTER, E. &amp; BOHRNSTEDT, G. 1973. (1973b). The happy American body: A survey report. Psychology Today, 7, 119-131.</w:t>
      </w:r>
    </w:p>
    <w:p w14:paraId="3FB17FC4" w14:textId="77777777" w:rsidR="00F96636" w:rsidRPr="00F96636" w:rsidRDefault="00F96636" w:rsidP="00F96636">
      <w:pPr>
        <w:pStyle w:val="EndNoteBibliography"/>
        <w:ind w:left="720" w:hanging="720"/>
      </w:pPr>
      <w:r w:rsidRPr="00F96636">
        <w:t xml:space="preserve">DEPUE, R. &amp; KLEIN, D. 1988. Identification of unipolar and bipolar affective conditions in nonclinical and clinical populations by the General Behavior Inventory. </w:t>
      </w:r>
      <w:r w:rsidRPr="00F96636">
        <w:rPr>
          <w:i/>
        </w:rPr>
        <w:t>Relatives at risk for mental disorder</w:t>
      </w:r>
      <w:r w:rsidRPr="00F96636">
        <w:rPr>
          <w:b/>
        </w:rPr>
        <w:t>,</w:t>
      </w:r>
      <w:r w:rsidRPr="00F96636">
        <w:t xml:space="preserve"> 179-202.</w:t>
      </w:r>
    </w:p>
    <w:p w14:paraId="5AD97664" w14:textId="77777777" w:rsidR="00F96636" w:rsidRPr="00F96636" w:rsidRDefault="00F96636" w:rsidP="00F96636">
      <w:pPr>
        <w:pStyle w:val="EndNoteBibliography"/>
        <w:ind w:left="720" w:hanging="720"/>
      </w:pPr>
      <w:r w:rsidRPr="00F96636">
        <w:t xml:space="preserve">ECKBLAD, M. &amp; CHAPMAN, L. J. 1986. Development and validation of a scale for hypomanic personality. </w:t>
      </w:r>
      <w:r w:rsidRPr="00F96636">
        <w:rPr>
          <w:i/>
        </w:rPr>
        <w:t>Journal of abnormal psychology,</w:t>
      </w:r>
      <w:r w:rsidRPr="00F96636">
        <w:t xml:space="preserve"> 95</w:t>
      </w:r>
      <w:r w:rsidRPr="00F96636">
        <w:rPr>
          <w:b/>
        </w:rPr>
        <w:t>,</w:t>
      </w:r>
      <w:r w:rsidRPr="00F96636">
        <w:t xml:space="preserve"> 214.</w:t>
      </w:r>
    </w:p>
    <w:p w14:paraId="02005997" w14:textId="77777777" w:rsidR="00F96636" w:rsidRPr="00F96636" w:rsidRDefault="00F96636" w:rsidP="00F96636">
      <w:pPr>
        <w:pStyle w:val="EndNoteBibliography"/>
        <w:ind w:left="720" w:hanging="720"/>
      </w:pPr>
      <w:r w:rsidRPr="00F96636">
        <w:t xml:space="preserve">FENIGSTEIN, A., SCHEIER, M. F. &amp; BUSS, A. H. 1975. Public and private self-consciousness: Assessment and theory. </w:t>
      </w:r>
      <w:r w:rsidRPr="00F96636">
        <w:rPr>
          <w:i/>
        </w:rPr>
        <w:t>Journal of consulting and clinical psychology,</w:t>
      </w:r>
      <w:r w:rsidRPr="00F96636">
        <w:t xml:space="preserve"> 43</w:t>
      </w:r>
      <w:r w:rsidRPr="00F96636">
        <w:rPr>
          <w:b/>
        </w:rPr>
        <w:t>,</w:t>
      </w:r>
      <w:r w:rsidRPr="00F96636">
        <w:t xml:space="preserve"> 522.</w:t>
      </w:r>
    </w:p>
    <w:p w14:paraId="18ACF6EC" w14:textId="77777777" w:rsidR="00F96636" w:rsidRPr="00F96636" w:rsidRDefault="00F96636" w:rsidP="00F96636">
      <w:pPr>
        <w:pStyle w:val="EndNoteBibliography"/>
        <w:ind w:left="720" w:hanging="720"/>
      </w:pPr>
      <w:r w:rsidRPr="00F96636">
        <w:t xml:space="preserve">FOLKMAN, S. &amp; LAZARUS, R. S. 1980. An analysis of coping in a middle-aged community sample. </w:t>
      </w:r>
      <w:r w:rsidRPr="00F96636">
        <w:rPr>
          <w:i/>
        </w:rPr>
        <w:t>Journal of health and social behavior</w:t>
      </w:r>
      <w:r w:rsidRPr="00F96636">
        <w:rPr>
          <w:b/>
        </w:rPr>
        <w:t>,</w:t>
      </w:r>
      <w:r w:rsidRPr="00F96636">
        <w:t xml:space="preserve"> 219-239.</w:t>
      </w:r>
    </w:p>
    <w:p w14:paraId="3C2E1D40" w14:textId="77777777" w:rsidR="00F96636" w:rsidRPr="00F96636" w:rsidRDefault="00F96636" w:rsidP="00F96636">
      <w:pPr>
        <w:pStyle w:val="EndNoteBibliography"/>
        <w:ind w:left="720" w:hanging="720"/>
      </w:pPr>
      <w:r w:rsidRPr="00F96636">
        <w:t xml:space="preserve">HAMILTON, M. 1960. A rating scale for depression. </w:t>
      </w:r>
      <w:r w:rsidRPr="00F96636">
        <w:rPr>
          <w:i/>
        </w:rPr>
        <w:t>Journal of neurology, neurosurgery, and psychiatry,</w:t>
      </w:r>
      <w:r w:rsidRPr="00F96636">
        <w:t xml:space="preserve"> 23</w:t>
      </w:r>
      <w:r w:rsidRPr="00F96636">
        <w:rPr>
          <w:b/>
        </w:rPr>
        <w:t>,</w:t>
      </w:r>
      <w:r w:rsidRPr="00F96636">
        <w:t xml:space="preserve"> 56.</w:t>
      </w:r>
    </w:p>
    <w:p w14:paraId="42D0BC58" w14:textId="77777777" w:rsidR="00F96636" w:rsidRPr="00F96636" w:rsidRDefault="00F96636" w:rsidP="00F96636">
      <w:pPr>
        <w:pStyle w:val="EndNoteBibliography"/>
        <w:ind w:left="720" w:hanging="720"/>
      </w:pPr>
      <w:r w:rsidRPr="00F96636">
        <w:t xml:space="preserve">HARTER, S. 1982. The perceived competence scale for children. </w:t>
      </w:r>
      <w:r w:rsidRPr="00F96636">
        <w:rPr>
          <w:i/>
        </w:rPr>
        <w:t>Child development</w:t>
      </w:r>
      <w:r w:rsidRPr="00F96636">
        <w:rPr>
          <w:b/>
        </w:rPr>
        <w:t>,</w:t>
      </w:r>
      <w:r w:rsidRPr="00F96636">
        <w:t xml:space="preserve"> 87-97.</w:t>
      </w:r>
    </w:p>
    <w:p w14:paraId="241CE997" w14:textId="77777777" w:rsidR="00F96636" w:rsidRPr="00F96636" w:rsidRDefault="00F96636" w:rsidP="00F96636">
      <w:pPr>
        <w:pStyle w:val="EndNoteBibliography"/>
        <w:ind w:left="720" w:hanging="720"/>
      </w:pPr>
      <w:r w:rsidRPr="00F96636">
        <w:t xml:space="preserve">HEIBY, E. M. 1982. A self-reinforcement questionnaire. </w:t>
      </w:r>
      <w:r w:rsidRPr="00F96636">
        <w:rPr>
          <w:i/>
        </w:rPr>
        <w:t>Behaviour Research and Therapy,</w:t>
      </w:r>
      <w:r w:rsidRPr="00F96636">
        <w:t xml:space="preserve"> 20</w:t>
      </w:r>
      <w:r w:rsidRPr="00F96636">
        <w:rPr>
          <w:b/>
        </w:rPr>
        <w:t>,</w:t>
      </w:r>
      <w:r w:rsidRPr="00F96636">
        <w:t xml:space="preserve"> 397-401.</w:t>
      </w:r>
    </w:p>
    <w:p w14:paraId="25236425" w14:textId="77777777" w:rsidR="00F96636" w:rsidRPr="00F96636" w:rsidRDefault="00F96636" w:rsidP="00F96636">
      <w:pPr>
        <w:pStyle w:val="EndNoteBibliography"/>
        <w:ind w:left="720" w:hanging="720"/>
      </w:pPr>
      <w:r w:rsidRPr="00F96636">
        <w:t xml:space="preserve">HIRSCHFELD, R. M., KLERMAN, G. L., CHODOFF, P., KORCHIN, S. &amp; BARRETT, J. 1976. Dependency—Self–Esteem—Clinical Depression. </w:t>
      </w:r>
      <w:r w:rsidRPr="00F96636">
        <w:rPr>
          <w:i/>
        </w:rPr>
        <w:t>Journal of the American Academy of Psychoanalysis,</w:t>
      </w:r>
      <w:r w:rsidRPr="00F96636">
        <w:t xml:space="preserve"> 4</w:t>
      </w:r>
      <w:r w:rsidRPr="00F96636">
        <w:rPr>
          <w:b/>
        </w:rPr>
        <w:t>,</w:t>
      </w:r>
      <w:r w:rsidRPr="00F96636">
        <w:t xml:space="preserve"> 373-388.</w:t>
      </w:r>
    </w:p>
    <w:p w14:paraId="0CE9C44E" w14:textId="77777777" w:rsidR="00F96636" w:rsidRPr="00F96636" w:rsidRDefault="00F96636" w:rsidP="00F96636">
      <w:pPr>
        <w:pStyle w:val="EndNoteBibliography"/>
        <w:ind w:left="720" w:hanging="720"/>
      </w:pPr>
      <w:r w:rsidRPr="00F96636">
        <w:t xml:space="preserve">HODGSON, R. J. &amp; RACHMAN, S. 1977. Obsessional-compulsive complaints. </w:t>
      </w:r>
      <w:r w:rsidRPr="00F96636">
        <w:rPr>
          <w:i/>
        </w:rPr>
        <w:t>Behaviour research and therapy,</w:t>
      </w:r>
      <w:r w:rsidRPr="00F96636">
        <w:t xml:space="preserve"> 15</w:t>
      </w:r>
      <w:r w:rsidRPr="00F96636">
        <w:rPr>
          <w:b/>
        </w:rPr>
        <w:t>,</w:t>
      </w:r>
      <w:r w:rsidRPr="00F96636">
        <w:t xml:space="preserve"> 389-395.</w:t>
      </w:r>
    </w:p>
    <w:p w14:paraId="373DB5C5" w14:textId="77777777" w:rsidR="00F96636" w:rsidRPr="00F96636" w:rsidRDefault="00F96636" w:rsidP="00F96636">
      <w:pPr>
        <w:pStyle w:val="EndNoteBibliography"/>
        <w:ind w:left="720" w:hanging="720"/>
      </w:pPr>
      <w:r w:rsidRPr="00F96636">
        <w:t xml:space="preserve">HOLMES, T. H. &amp; RAHE, R. H. 1967. Schedule of recent experience. </w:t>
      </w:r>
      <w:r w:rsidRPr="00F96636">
        <w:rPr>
          <w:i/>
        </w:rPr>
        <w:t>Marriage,</w:t>
      </w:r>
      <w:r w:rsidRPr="00F96636">
        <w:t xml:space="preserve"> 10</w:t>
      </w:r>
      <w:r w:rsidRPr="00F96636">
        <w:rPr>
          <w:b/>
        </w:rPr>
        <w:t>,</w:t>
      </w:r>
      <w:r w:rsidRPr="00F96636">
        <w:t xml:space="preserve"> 50.</w:t>
      </w:r>
    </w:p>
    <w:p w14:paraId="3B5EB696" w14:textId="77777777" w:rsidR="00F96636" w:rsidRPr="00F96636" w:rsidRDefault="00F96636" w:rsidP="00F96636">
      <w:pPr>
        <w:pStyle w:val="EndNoteBibliography"/>
        <w:ind w:left="720" w:hanging="720"/>
      </w:pPr>
      <w:r w:rsidRPr="00F96636">
        <w:t>KASLOW, N., TANENBAUM, R. &amp; SELIGMAN, M. E. P. I 981. The KASTAN Attributional Style Questionnaire (rev. ed.).</w:t>
      </w:r>
    </w:p>
    <w:p w14:paraId="2ED92D6F" w14:textId="77777777" w:rsidR="00F96636" w:rsidRPr="00F96636" w:rsidRDefault="00F96636" w:rsidP="00F96636">
      <w:pPr>
        <w:pStyle w:val="EndNoteBibliography"/>
        <w:ind w:left="720" w:hanging="720"/>
      </w:pPr>
      <w:r w:rsidRPr="00F96636">
        <w:t xml:space="preserve">LEWINSOHN, P. M., CLARKE, G. N., SEELEY, J. R. &amp; ROHDE, P. 1994a. Major depression in community adolescents: Age at onset, episode duration, and time to recurrence. </w:t>
      </w:r>
      <w:r w:rsidRPr="00F96636">
        <w:rPr>
          <w:i/>
        </w:rPr>
        <w:t>Journal of the American Academy of Child &amp; Adolescent Psychiatry,</w:t>
      </w:r>
      <w:r w:rsidRPr="00F96636">
        <w:t xml:space="preserve"> 33</w:t>
      </w:r>
      <w:r w:rsidRPr="00F96636">
        <w:rPr>
          <w:b/>
        </w:rPr>
        <w:t>,</w:t>
      </w:r>
      <w:r w:rsidRPr="00F96636">
        <w:t xml:space="preserve"> 809-818.</w:t>
      </w:r>
    </w:p>
    <w:p w14:paraId="7137E5EE" w14:textId="77777777" w:rsidR="00F96636" w:rsidRPr="00F96636" w:rsidRDefault="00F96636" w:rsidP="00F96636">
      <w:pPr>
        <w:pStyle w:val="EndNoteBibliography"/>
        <w:ind w:left="720" w:hanging="720"/>
      </w:pPr>
      <w:r w:rsidRPr="00F96636">
        <w:t xml:space="preserve">LEWINSOHN, P. M., MERMELSTEIN, R. M., ALEXANDER, C. &amp; MACPHILLAMY, D. J. 1985. The Unpleasant Events Schedule: A scale for the measurement of aversive events. </w:t>
      </w:r>
      <w:r w:rsidRPr="00F96636">
        <w:rPr>
          <w:i/>
        </w:rPr>
        <w:t>Journal of Clinical Psychology,</w:t>
      </w:r>
      <w:r w:rsidRPr="00F96636">
        <w:t xml:space="preserve"> 41</w:t>
      </w:r>
      <w:r w:rsidRPr="00F96636">
        <w:rPr>
          <w:b/>
        </w:rPr>
        <w:t>,</w:t>
      </w:r>
      <w:r w:rsidRPr="00F96636">
        <w:t xml:space="preserve"> 483-498.</w:t>
      </w:r>
    </w:p>
    <w:p w14:paraId="5BEC5F84" w14:textId="77777777" w:rsidR="00F96636" w:rsidRPr="00F96636" w:rsidRDefault="00F96636" w:rsidP="00F96636">
      <w:pPr>
        <w:pStyle w:val="EndNoteBibliography"/>
        <w:ind w:left="720" w:hanging="720"/>
      </w:pPr>
      <w:r w:rsidRPr="00F96636">
        <w:t xml:space="preserve">LEWINSOHN, P. M., MISCHEL, W., CHAPLIN, W. &amp; BARTON, R. 1980. Social competence and depression: The role of illusory self-perceptions. </w:t>
      </w:r>
      <w:r w:rsidRPr="00F96636">
        <w:rPr>
          <w:i/>
        </w:rPr>
        <w:t>Journal of abnormal psychology,</w:t>
      </w:r>
      <w:r w:rsidRPr="00F96636">
        <w:t xml:space="preserve"> 89</w:t>
      </w:r>
      <w:r w:rsidRPr="00F96636">
        <w:rPr>
          <w:b/>
        </w:rPr>
        <w:t>,</w:t>
      </w:r>
      <w:r w:rsidRPr="00F96636">
        <w:t xml:space="preserve"> 203.</w:t>
      </w:r>
    </w:p>
    <w:p w14:paraId="5D8892B6" w14:textId="77777777" w:rsidR="00F96636" w:rsidRPr="00F96636" w:rsidRDefault="00F96636" w:rsidP="00F96636">
      <w:pPr>
        <w:pStyle w:val="EndNoteBibliography"/>
        <w:ind w:left="720" w:hanging="720"/>
      </w:pPr>
      <w:r w:rsidRPr="00F96636">
        <w:lastRenderedPageBreak/>
        <w:t xml:space="preserve">LEWINSOHN, P. M., ROBERTS, R. E., SEELEY, J. R., ROHDE, P., GOTLIB, I. H. &amp; HOPS, H. 1994b. Adolescent psychopathology: II. Psychosocial risk factors for depression. </w:t>
      </w:r>
      <w:r w:rsidRPr="00F96636">
        <w:rPr>
          <w:i/>
        </w:rPr>
        <w:t>Journal of Abnormal Psychology,</w:t>
      </w:r>
      <w:r w:rsidRPr="00F96636">
        <w:t xml:space="preserve"> 103</w:t>
      </w:r>
      <w:r w:rsidRPr="00F96636">
        <w:rPr>
          <w:b/>
        </w:rPr>
        <w:t>,</w:t>
      </w:r>
      <w:r w:rsidRPr="00F96636">
        <w:t xml:space="preserve"> 302-315.</w:t>
      </w:r>
    </w:p>
    <w:p w14:paraId="0D409BBE" w14:textId="77777777" w:rsidR="00F96636" w:rsidRPr="00F96636" w:rsidRDefault="00F96636" w:rsidP="00F96636">
      <w:pPr>
        <w:pStyle w:val="EndNoteBibliography"/>
        <w:ind w:left="720" w:hanging="720"/>
      </w:pPr>
      <w:r w:rsidRPr="00F96636">
        <w:t xml:space="preserve">LEWINSOHN, P. M., ROHDE, P., SEELEY, J. R., KLEIN, D. N. &amp; GOTLIB, I. H. 2003. Psychosocial functioning of young adults who have experienced and recovered from major depressive disorder during adolescence. </w:t>
      </w:r>
      <w:r w:rsidRPr="00F96636">
        <w:rPr>
          <w:i/>
        </w:rPr>
        <w:t>Journal of Abnormal Psychology,</w:t>
      </w:r>
      <w:r w:rsidRPr="00F96636">
        <w:t xml:space="preserve"> 112</w:t>
      </w:r>
      <w:r w:rsidRPr="00F96636">
        <w:rPr>
          <w:b/>
        </w:rPr>
        <w:t>,</w:t>
      </w:r>
      <w:r w:rsidRPr="00F96636">
        <w:t xml:space="preserve"> 353-363.</w:t>
      </w:r>
    </w:p>
    <w:p w14:paraId="663E15D4" w14:textId="77777777" w:rsidR="00F96636" w:rsidRPr="00F96636" w:rsidRDefault="00F96636" w:rsidP="00F96636">
      <w:pPr>
        <w:pStyle w:val="EndNoteBibliography"/>
        <w:ind w:left="720" w:hanging="720"/>
      </w:pPr>
      <w:r w:rsidRPr="00F96636">
        <w:t xml:space="preserve">MOOS, R. 1974. Family environment scale preliminary manual. </w:t>
      </w:r>
      <w:r w:rsidRPr="00F96636">
        <w:rPr>
          <w:i/>
        </w:rPr>
        <w:t>Palo Alto, CA: Consulting</w:t>
      </w:r>
      <w:r w:rsidRPr="00F96636">
        <w:t>.</w:t>
      </w:r>
    </w:p>
    <w:p w14:paraId="63134F57" w14:textId="77777777" w:rsidR="00F96636" w:rsidRPr="00F96636" w:rsidRDefault="00F96636" w:rsidP="00F96636">
      <w:pPr>
        <w:pStyle w:val="EndNoteBibliography"/>
        <w:ind w:left="720" w:hanging="720"/>
      </w:pPr>
      <w:r w:rsidRPr="00F96636">
        <w:t xml:space="preserve">MUÑOZ, R. &amp; LEWINSOHN, P. 1976. The subjective probability questionnaire. </w:t>
      </w:r>
      <w:r w:rsidRPr="00F96636">
        <w:rPr>
          <w:i/>
        </w:rPr>
        <w:t>Unpublished manuscript</w:t>
      </w:r>
      <w:r w:rsidRPr="00F96636">
        <w:t>.</w:t>
      </w:r>
    </w:p>
    <w:p w14:paraId="1CECDFD9" w14:textId="77777777" w:rsidR="00F96636" w:rsidRPr="00F96636" w:rsidRDefault="00F96636" w:rsidP="00F96636">
      <w:pPr>
        <w:pStyle w:val="EndNoteBibliography"/>
        <w:ind w:left="720" w:hanging="720"/>
      </w:pPr>
      <w:r w:rsidRPr="00F96636">
        <w:t xml:space="preserve">ORVASCHEL, H., PUIG-ANTICH, J., CHAMBERS, W. J., TABRIZI, M. A. &amp; JOHNSON, R. 1982. Retrospective assessment of prepubertal major depression with the Kiddie-SADS-E. </w:t>
      </w:r>
      <w:r w:rsidRPr="00F96636">
        <w:rPr>
          <w:i/>
        </w:rPr>
        <w:t>Journal of the American Academy of Child &amp; Adolescent Psychiatry,</w:t>
      </w:r>
      <w:r w:rsidRPr="00F96636">
        <w:t xml:space="preserve"> 21</w:t>
      </w:r>
      <w:r w:rsidRPr="00F96636">
        <w:rPr>
          <w:b/>
        </w:rPr>
        <w:t>,</w:t>
      </w:r>
      <w:r w:rsidRPr="00F96636">
        <w:t xml:space="preserve"> 392-397.</w:t>
      </w:r>
    </w:p>
    <w:p w14:paraId="0AB77213" w14:textId="77777777" w:rsidR="00F96636" w:rsidRPr="00F96636" w:rsidRDefault="00F96636" w:rsidP="00F96636">
      <w:pPr>
        <w:pStyle w:val="EndNoteBibliography"/>
        <w:ind w:left="720" w:hanging="720"/>
      </w:pPr>
      <w:r w:rsidRPr="00F96636">
        <w:t xml:space="preserve">PARKER, G. &amp; BROWN, L. 1979. Repertoires of Response to Potential Precipstants of Depression. </w:t>
      </w:r>
      <w:r w:rsidRPr="00F96636">
        <w:rPr>
          <w:i/>
        </w:rPr>
        <w:t>Australian and New Zealand Journal of Psychiatry,</w:t>
      </w:r>
      <w:r w:rsidRPr="00F96636">
        <w:t xml:space="preserve"> 13</w:t>
      </w:r>
      <w:r w:rsidRPr="00F96636">
        <w:rPr>
          <w:b/>
        </w:rPr>
        <w:t>,</w:t>
      </w:r>
      <w:r w:rsidRPr="00F96636">
        <w:t xml:space="preserve"> 327-333.</w:t>
      </w:r>
    </w:p>
    <w:p w14:paraId="281D1D7F" w14:textId="77777777" w:rsidR="00F96636" w:rsidRPr="00F96636" w:rsidRDefault="00F96636" w:rsidP="00F96636">
      <w:pPr>
        <w:pStyle w:val="EndNoteBibliography"/>
        <w:ind w:left="720" w:hanging="720"/>
      </w:pPr>
      <w:r w:rsidRPr="00F96636">
        <w:t xml:space="preserve">PEARLIN, L. I. &amp; SCHOOLER, C. 1978. The structure of coping. </w:t>
      </w:r>
      <w:r w:rsidRPr="00F96636">
        <w:rPr>
          <w:i/>
        </w:rPr>
        <w:t>Journal of health and social behavior</w:t>
      </w:r>
      <w:r w:rsidRPr="00F96636">
        <w:rPr>
          <w:b/>
        </w:rPr>
        <w:t>,</w:t>
      </w:r>
      <w:r w:rsidRPr="00F96636">
        <w:t xml:space="preserve"> 2-21.</w:t>
      </w:r>
    </w:p>
    <w:p w14:paraId="4CEE3E7B" w14:textId="77777777" w:rsidR="00F96636" w:rsidRPr="00F96636" w:rsidRDefault="00F96636" w:rsidP="00F96636">
      <w:pPr>
        <w:pStyle w:val="EndNoteBibliography"/>
        <w:ind w:left="720" w:hanging="720"/>
      </w:pPr>
      <w:r w:rsidRPr="00F96636">
        <w:t xml:space="preserve">PILOWSKY, I. 1967. Dimensions of hypochondriasis. </w:t>
      </w:r>
      <w:r w:rsidRPr="00F96636">
        <w:rPr>
          <w:i/>
        </w:rPr>
        <w:t>The British Journal of Psychiatry,</w:t>
      </w:r>
      <w:r w:rsidRPr="00F96636">
        <w:t xml:space="preserve"> 113</w:t>
      </w:r>
      <w:r w:rsidRPr="00F96636">
        <w:rPr>
          <w:b/>
        </w:rPr>
        <w:t>,</w:t>
      </w:r>
      <w:r w:rsidRPr="00F96636">
        <w:t xml:space="preserve"> 89-93.</w:t>
      </w:r>
    </w:p>
    <w:p w14:paraId="1948D09E" w14:textId="77777777" w:rsidR="00F96636" w:rsidRPr="00F96636" w:rsidRDefault="00F96636" w:rsidP="00F96636">
      <w:pPr>
        <w:pStyle w:val="EndNoteBibliography"/>
        <w:ind w:left="720" w:hanging="720"/>
      </w:pPr>
      <w:r w:rsidRPr="00F96636">
        <w:t xml:space="preserve">PRINZ, R. J., FOSTER, S., KENT, R. N. &amp; O'LEARY, K. D. 1979. Multivariate assessment of conflict in distressed and nondistressed mother‐adolescent dyads. </w:t>
      </w:r>
      <w:r w:rsidRPr="00F96636">
        <w:rPr>
          <w:i/>
        </w:rPr>
        <w:t>Journal of applied behavior analysis,</w:t>
      </w:r>
      <w:r w:rsidRPr="00F96636">
        <w:t xml:space="preserve"> 12</w:t>
      </w:r>
      <w:r w:rsidRPr="00F96636">
        <w:rPr>
          <w:b/>
        </w:rPr>
        <w:t>,</w:t>
      </w:r>
      <w:r w:rsidRPr="00F96636">
        <w:t xml:space="preserve"> 691-700.</w:t>
      </w:r>
    </w:p>
    <w:p w14:paraId="3FFB824B" w14:textId="77777777" w:rsidR="00F96636" w:rsidRPr="00F96636" w:rsidRDefault="00F96636" w:rsidP="00F96636">
      <w:pPr>
        <w:pStyle w:val="EndNoteBibliography"/>
        <w:ind w:left="720" w:hanging="720"/>
      </w:pPr>
      <w:r w:rsidRPr="00F96636">
        <w:t xml:space="preserve">RADLOFF, L. S. 1977. The CES-D scale: A self-report depression scale for research in the general population. </w:t>
      </w:r>
      <w:r w:rsidRPr="00F96636">
        <w:rPr>
          <w:i/>
        </w:rPr>
        <w:t>Applied Psychological Measurement,</w:t>
      </w:r>
      <w:r w:rsidRPr="00F96636">
        <w:t xml:space="preserve"> 1</w:t>
      </w:r>
      <w:r w:rsidRPr="00F96636">
        <w:rPr>
          <w:b/>
        </w:rPr>
        <w:t>,</w:t>
      </w:r>
      <w:r w:rsidRPr="00F96636">
        <w:t xml:space="preserve"> 385-401.</w:t>
      </w:r>
    </w:p>
    <w:p w14:paraId="6FD0091C" w14:textId="77777777" w:rsidR="00F96636" w:rsidRPr="00F96636" w:rsidRDefault="00F96636" w:rsidP="00F96636">
      <w:pPr>
        <w:pStyle w:val="EndNoteBibliography"/>
        <w:ind w:left="720" w:hanging="720"/>
      </w:pPr>
      <w:r w:rsidRPr="00F96636">
        <w:t xml:space="preserve">RIPPERE, V. 1977. What's the thing to do when you're feeling depressed: A pilot study. </w:t>
      </w:r>
      <w:r w:rsidRPr="00F96636">
        <w:rPr>
          <w:i/>
        </w:rPr>
        <w:t>Behaviour Research and Therapy</w:t>
      </w:r>
      <w:r w:rsidRPr="00F96636">
        <w:t>.</w:t>
      </w:r>
    </w:p>
    <w:p w14:paraId="08E553F6" w14:textId="77777777" w:rsidR="00F96636" w:rsidRPr="00F96636" w:rsidRDefault="00F96636" w:rsidP="00F96636">
      <w:pPr>
        <w:pStyle w:val="EndNoteBibliography"/>
        <w:ind w:left="720" w:hanging="720"/>
      </w:pPr>
      <w:r w:rsidRPr="00F96636">
        <w:t xml:space="preserve">ROBIN, A. L. &amp; WEISS, J. G. 1980. Criterion-related validity of behavioral and self-report measures of problem-solving communication-skills in distressed and non-distressed parent-adolescent dyads. </w:t>
      </w:r>
      <w:r w:rsidRPr="00F96636">
        <w:rPr>
          <w:i/>
        </w:rPr>
        <w:t>Behavioral Assessment,</w:t>
      </w:r>
      <w:r w:rsidRPr="00F96636">
        <w:t xml:space="preserve"> 2</w:t>
      </w:r>
      <w:r w:rsidRPr="00F96636">
        <w:rPr>
          <w:b/>
        </w:rPr>
        <w:t>,</w:t>
      </w:r>
      <w:r w:rsidRPr="00F96636">
        <w:t xml:space="preserve"> 339-352.</w:t>
      </w:r>
    </w:p>
    <w:p w14:paraId="434390A8" w14:textId="77777777" w:rsidR="00F96636" w:rsidRPr="00F96636" w:rsidRDefault="00F96636" w:rsidP="00F96636">
      <w:pPr>
        <w:pStyle w:val="EndNoteBibliography"/>
        <w:ind w:left="720" w:hanging="720"/>
      </w:pPr>
      <w:r w:rsidRPr="00F96636">
        <w:t xml:space="preserve">ROSENBAUM, M. 1980. A schedule for assessing self-control behaviors: Preliminary findings. </w:t>
      </w:r>
      <w:r w:rsidRPr="00F96636">
        <w:rPr>
          <w:i/>
        </w:rPr>
        <w:t>Behavior therapy,</w:t>
      </w:r>
      <w:r w:rsidRPr="00F96636">
        <w:t xml:space="preserve"> 11</w:t>
      </w:r>
      <w:r w:rsidRPr="00F96636">
        <w:rPr>
          <w:b/>
        </w:rPr>
        <w:t>,</w:t>
      </w:r>
      <w:r w:rsidRPr="00F96636">
        <w:t xml:space="preserve"> 109-121.</w:t>
      </w:r>
    </w:p>
    <w:p w14:paraId="3EF95247" w14:textId="77777777" w:rsidR="00F96636" w:rsidRPr="00F96636" w:rsidRDefault="00F96636" w:rsidP="00F96636">
      <w:pPr>
        <w:pStyle w:val="EndNoteBibliography"/>
        <w:ind w:left="720" w:hanging="720"/>
      </w:pPr>
      <w:r w:rsidRPr="00F96636">
        <w:t xml:space="preserve">ROSENBERG, M. 1965. Rosenberg self-esteem scale (RSE). </w:t>
      </w:r>
      <w:r w:rsidRPr="00F96636">
        <w:rPr>
          <w:i/>
        </w:rPr>
        <w:t>Acceptance and commitment therapy. Measures package,</w:t>
      </w:r>
      <w:r w:rsidRPr="00F96636">
        <w:t xml:space="preserve"> 61</w:t>
      </w:r>
      <w:r w:rsidRPr="00F96636">
        <w:rPr>
          <w:b/>
        </w:rPr>
        <w:t>,</w:t>
      </w:r>
      <w:r w:rsidRPr="00F96636">
        <w:t xml:space="preserve"> 52.</w:t>
      </w:r>
    </w:p>
    <w:p w14:paraId="3CA6A2D1" w14:textId="77777777" w:rsidR="00F96636" w:rsidRPr="00F96636" w:rsidRDefault="00F96636" w:rsidP="00F96636">
      <w:pPr>
        <w:pStyle w:val="EndNoteBibliography"/>
        <w:ind w:left="720" w:hanging="720"/>
      </w:pPr>
      <w:r w:rsidRPr="00F96636">
        <w:t xml:space="preserve">RUSSELL, D., PEPLAU, L. A. &amp; CUTRONA, C. E. 1980. The revised UCLA Loneliness Scale: Concurrent and discriminant validity evidence. </w:t>
      </w:r>
      <w:r w:rsidRPr="00F96636">
        <w:rPr>
          <w:i/>
        </w:rPr>
        <w:t>Journal of personality and social psychology,</w:t>
      </w:r>
      <w:r w:rsidRPr="00F96636">
        <w:t xml:space="preserve"> 39</w:t>
      </w:r>
      <w:r w:rsidRPr="00F96636">
        <w:rPr>
          <w:b/>
        </w:rPr>
        <w:t>,</w:t>
      </w:r>
      <w:r w:rsidRPr="00F96636">
        <w:t xml:space="preserve"> 472-480.</w:t>
      </w:r>
    </w:p>
    <w:p w14:paraId="0A7FE7F5" w14:textId="77777777" w:rsidR="00F96636" w:rsidRPr="00F96636" w:rsidRDefault="00F96636" w:rsidP="00F96636">
      <w:pPr>
        <w:pStyle w:val="EndNoteBibliography"/>
        <w:ind w:left="720" w:hanging="720"/>
      </w:pPr>
      <w:r w:rsidRPr="00F96636">
        <w:t xml:space="preserve">SANDLER, I. N. &amp; BLOCK, M. 1979. Life stress and maladaptation of children. </w:t>
      </w:r>
      <w:r w:rsidRPr="00F96636">
        <w:rPr>
          <w:i/>
        </w:rPr>
        <w:t>American Journal of Community Psychology,</w:t>
      </w:r>
      <w:r w:rsidRPr="00F96636">
        <w:t xml:space="preserve"> 7</w:t>
      </w:r>
      <w:r w:rsidRPr="00F96636">
        <w:rPr>
          <w:b/>
        </w:rPr>
        <w:t>,</w:t>
      </w:r>
      <w:r w:rsidRPr="00F96636">
        <w:t xml:space="preserve"> 425-440.</w:t>
      </w:r>
    </w:p>
    <w:p w14:paraId="3934555F" w14:textId="77777777" w:rsidR="00F96636" w:rsidRPr="00F96636" w:rsidRDefault="00F96636" w:rsidP="00F96636">
      <w:pPr>
        <w:pStyle w:val="EndNoteBibliography"/>
        <w:ind w:left="720" w:hanging="720"/>
      </w:pPr>
      <w:r w:rsidRPr="00F96636">
        <w:t xml:space="preserve">SCHAEFER, E. S. 1965. Children's reports of parental behavior: An inventory. </w:t>
      </w:r>
      <w:r w:rsidRPr="00F96636">
        <w:rPr>
          <w:i/>
        </w:rPr>
        <w:t>Child development</w:t>
      </w:r>
      <w:r w:rsidRPr="00F96636">
        <w:rPr>
          <w:b/>
        </w:rPr>
        <w:t>,</w:t>
      </w:r>
      <w:r w:rsidRPr="00F96636">
        <w:t xml:space="preserve"> 413-424.</w:t>
      </w:r>
    </w:p>
    <w:p w14:paraId="70609120" w14:textId="77777777" w:rsidR="00F96636" w:rsidRPr="00F96636" w:rsidRDefault="00F96636" w:rsidP="00F96636">
      <w:pPr>
        <w:pStyle w:val="EndNoteBibliography"/>
        <w:ind w:left="720" w:hanging="720"/>
      </w:pPr>
      <w:r w:rsidRPr="00F96636">
        <w:t>SPIELBERGER, C., GORSUCH, R., LUSHENE, R., VAGG, P. &amp; JACOBS, G. 1970. State-trait anxiety inventory. Palo Alto. ca: consulting psychologists press.</w:t>
      </w:r>
    </w:p>
    <w:p w14:paraId="2BDEDAE8" w14:textId="77777777" w:rsidR="00F96636" w:rsidRPr="00F96636" w:rsidRDefault="00F96636" w:rsidP="00F96636">
      <w:pPr>
        <w:pStyle w:val="EndNoteBibliography"/>
        <w:ind w:left="720" w:hanging="720"/>
      </w:pPr>
      <w:r w:rsidRPr="00F96636">
        <w:t>WEISSMAN, A. N. &amp; BECK, A. T. 1978. Development and validation of the Dysfunctional Attitude Scale: A preliminary investigation.</w:t>
      </w:r>
    </w:p>
    <w:p w14:paraId="2A5896F9" w14:textId="77777777" w:rsidR="00F96636" w:rsidRPr="00F96636" w:rsidRDefault="00F96636" w:rsidP="00F96636">
      <w:pPr>
        <w:pStyle w:val="EndNoteBibliography"/>
        <w:ind w:left="720" w:hanging="720"/>
      </w:pPr>
      <w:r w:rsidRPr="00F96636">
        <w:t>WINSTEAD, B. A. &amp; CASH, T. F. 1984. Reliability and validity of the Body Self-Relationship Questionnaire: A new measure of body image.</w:t>
      </w:r>
    </w:p>
    <w:p w14:paraId="003AE858" w14:textId="10C0DAB8" w:rsidR="001266DC" w:rsidRDefault="00CB7278" w:rsidP="001266DC">
      <w:pPr>
        <w:spacing w:line="480" w:lineRule="auto"/>
      </w:pPr>
      <w:r>
        <w:lastRenderedPageBreak/>
        <w:fldChar w:fldCharType="end"/>
      </w:r>
      <w:r w:rsidR="001266DC">
        <w:t xml:space="preserve">Supplementary Table 1. Comparisons of Classes on Later Psychopathology and Psychosocial Functioning Controlling for Participant Sex, </w:t>
      </w:r>
      <w:r w:rsidR="00F2717F">
        <w:t>Parental Ed</w:t>
      </w:r>
      <w:bookmarkStart w:id="0" w:name="_GoBack"/>
      <w:bookmarkEnd w:id="0"/>
      <w:r w:rsidR="00F2717F">
        <w:t xml:space="preserve">ucation, </w:t>
      </w:r>
      <w:r w:rsidR="001266DC">
        <w:t>Adolescent Anxiety and Substance Use Disorders, and Family History of Psychopathology</w:t>
      </w:r>
    </w:p>
    <w:tbl>
      <w:tblPr>
        <w:tblStyle w:val="TableGrid"/>
        <w:tblW w:w="1008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70"/>
        <w:gridCol w:w="1723"/>
        <w:gridCol w:w="1724"/>
        <w:gridCol w:w="1723"/>
        <w:gridCol w:w="1724"/>
        <w:gridCol w:w="1116"/>
      </w:tblGrid>
      <w:tr w:rsidR="001266DC" w:rsidRPr="00E46346" w14:paraId="70657763" w14:textId="77777777" w:rsidTr="001266DC">
        <w:tc>
          <w:tcPr>
            <w:tcW w:w="2070" w:type="dxa"/>
            <w:tcBorders>
              <w:bottom w:val="single" w:sz="4" w:space="0" w:color="auto"/>
              <w:right w:val="nil"/>
            </w:tcBorders>
            <w:vAlign w:val="bottom"/>
          </w:tcPr>
          <w:p w14:paraId="6EF01CFB" w14:textId="77777777" w:rsidR="001266DC" w:rsidRPr="00E46346" w:rsidRDefault="001266DC" w:rsidP="001266DC">
            <w:pPr>
              <w:spacing w:line="480" w:lineRule="auto"/>
            </w:pPr>
          </w:p>
        </w:tc>
        <w:tc>
          <w:tcPr>
            <w:tcW w:w="1723" w:type="dxa"/>
            <w:tcBorders>
              <w:left w:val="nil"/>
              <w:bottom w:val="single" w:sz="4" w:space="0" w:color="auto"/>
              <w:right w:val="nil"/>
            </w:tcBorders>
            <w:vAlign w:val="bottom"/>
          </w:tcPr>
          <w:p w14:paraId="0C94BF0D" w14:textId="77777777" w:rsidR="001266DC" w:rsidRPr="00E46346" w:rsidRDefault="001266DC" w:rsidP="001266DC">
            <w:pPr>
              <w:spacing w:line="480" w:lineRule="auto"/>
              <w:jc w:val="center"/>
              <w:rPr>
                <w:color w:val="000000"/>
              </w:rPr>
            </w:pPr>
            <w:r w:rsidRPr="00E46346">
              <w:rPr>
                <w:color w:val="000000"/>
              </w:rPr>
              <w:t>Class 1</w:t>
            </w:r>
          </w:p>
          <w:p w14:paraId="41720CF2" w14:textId="77777777" w:rsidR="001266DC" w:rsidRPr="00E46346" w:rsidRDefault="001266DC" w:rsidP="001266DC">
            <w:pPr>
              <w:spacing w:line="480" w:lineRule="auto"/>
              <w:jc w:val="center"/>
            </w:pPr>
            <w:r w:rsidRPr="00E46346">
              <w:rPr>
                <w:color w:val="000000"/>
              </w:rPr>
              <w:t>(%)/M (SE)</w:t>
            </w:r>
          </w:p>
        </w:tc>
        <w:tc>
          <w:tcPr>
            <w:tcW w:w="1724" w:type="dxa"/>
            <w:tcBorders>
              <w:left w:val="nil"/>
              <w:bottom w:val="single" w:sz="4" w:space="0" w:color="auto"/>
              <w:right w:val="nil"/>
            </w:tcBorders>
            <w:vAlign w:val="bottom"/>
          </w:tcPr>
          <w:p w14:paraId="4F6774BB" w14:textId="77777777" w:rsidR="001266DC" w:rsidRPr="00E46346" w:rsidRDefault="001266DC" w:rsidP="001266DC">
            <w:pPr>
              <w:spacing w:line="480" w:lineRule="auto"/>
              <w:jc w:val="center"/>
              <w:rPr>
                <w:color w:val="000000"/>
              </w:rPr>
            </w:pPr>
            <w:r w:rsidRPr="00E46346">
              <w:rPr>
                <w:color w:val="000000"/>
              </w:rPr>
              <w:t>Class 2</w:t>
            </w:r>
          </w:p>
          <w:p w14:paraId="4EF61B73" w14:textId="77777777" w:rsidR="001266DC" w:rsidRPr="00E46346" w:rsidRDefault="001266DC" w:rsidP="001266DC">
            <w:pPr>
              <w:spacing w:line="480" w:lineRule="auto"/>
              <w:jc w:val="center"/>
            </w:pPr>
            <w:r w:rsidRPr="00E46346">
              <w:rPr>
                <w:color w:val="000000"/>
              </w:rPr>
              <w:t>(%)/M (SE)</w:t>
            </w:r>
          </w:p>
        </w:tc>
        <w:tc>
          <w:tcPr>
            <w:tcW w:w="1723" w:type="dxa"/>
            <w:tcBorders>
              <w:left w:val="nil"/>
              <w:bottom w:val="single" w:sz="4" w:space="0" w:color="auto"/>
              <w:right w:val="nil"/>
            </w:tcBorders>
            <w:vAlign w:val="bottom"/>
          </w:tcPr>
          <w:p w14:paraId="5287EBBC" w14:textId="77777777" w:rsidR="001266DC" w:rsidRPr="00E46346" w:rsidRDefault="001266DC" w:rsidP="001266DC">
            <w:pPr>
              <w:spacing w:line="480" w:lineRule="auto"/>
              <w:jc w:val="center"/>
              <w:rPr>
                <w:color w:val="000000"/>
              </w:rPr>
            </w:pPr>
            <w:r w:rsidRPr="00E46346">
              <w:rPr>
                <w:color w:val="000000"/>
              </w:rPr>
              <w:t>Class 3</w:t>
            </w:r>
          </w:p>
          <w:p w14:paraId="436B66C9" w14:textId="77777777" w:rsidR="001266DC" w:rsidRPr="00E46346" w:rsidRDefault="001266DC" w:rsidP="001266DC">
            <w:pPr>
              <w:spacing w:line="480" w:lineRule="auto"/>
              <w:jc w:val="center"/>
            </w:pPr>
            <w:r w:rsidRPr="00E46346">
              <w:rPr>
                <w:color w:val="000000"/>
              </w:rPr>
              <w:t>(%)/M (SE)</w:t>
            </w:r>
          </w:p>
        </w:tc>
        <w:tc>
          <w:tcPr>
            <w:tcW w:w="1724" w:type="dxa"/>
            <w:tcBorders>
              <w:left w:val="nil"/>
              <w:bottom w:val="single" w:sz="4" w:space="0" w:color="auto"/>
              <w:right w:val="nil"/>
            </w:tcBorders>
            <w:vAlign w:val="bottom"/>
          </w:tcPr>
          <w:p w14:paraId="0A52FE8C" w14:textId="77777777" w:rsidR="001266DC" w:rsidRPr="00E46346" w:rsidRDefault="001266DC" w:rsidP="001266DC">
            <w:pPr>
              <w:spacing w:line="480" w:lineRule="auto"/>
              <w:jc w:val="center"/>
              <w:rPr>
                <w:color w:val="000000"/>
              </w:rPr>
            </w:pPr>
            <w:r w:rsidRPr="00E46346">
              <w:rPr>
                <w:color w:val="000000"/>
              </w:rPr>
              <w:t>Class 4</w:t>
            </w:r>
          </w:p>
          <w:p w14:paraId="2CFBE5F3" w14:textId="77777777" w:rsidR="001266DC" w:rsidRPr="00E46346" w:rsidRDefault="001266DC" w:rsidP="001266DC">
            <w:pPr>
              <w:spacing w:line="480" w:lineRule="auto"/>
              <w:jc w:val="center"/>
            </w:pPr>
            <w:r w:rsidRPr="00E46346">
              <w:rPr>
                <w:color w:val="000000"/>
              </w:rPr>
              <w:t>(%)/M (SE)</w:t>
            </w:r>
          </w:p>
        </w:tc>
        <w:tc>
          <w:tcPr>
            <w:tcW w:w="1116" w:type="dxa"/>
            <w:tcBorders>
              <w:left w:val="nil"/>
              <w:bottom w:val="single" w:sz="4" w:space="0" w:color="auto"/>
            </w:tcBorders>
            <w:vAlign w:val="bottom"/>
          </w:tcPr>
          <w:p w14:paraId="56B171BE" w14:textId="77777777" w:rsidR="001266DC" w:rsidRPr="00E46346" w:rsidRDefault="001266DC" w:rsidP="001266DC">
            <w:pPr>
              <w:spacing w:line="480" w:lineRule="auto"/>
              <w:jc w:val="center"/>
            </w:pPr>
            <w:r w:rsidRPr="00E46346">
              <w:rPr>
                <w:color w:val="000000"/>
              </w:rPr>
              <w:t>χ</w:t>
            </w:r>
            <w:r w:rsidRPr="00E46346">
              <w:rPr>
                <w:color w:val="000000"/>
                <w:vertAlign w:val="superscript"/>
              </w:rPr>
              <w:t>2</w:t>
            </w:r>
          </w:p>
        </w:tc>
      </w:tr>
      <w:tr w:rsidR="007A7027" w:rsidRPr="00E46346" w14:paraId="46340EA1" w14:textId="77777777" w:rsidTr="007A5607">
        <w:tc>
          <w:tcPr>
            <w:tcW w:w="2070" w:type="dxa"/>
            <w:tcBorders>
              <w:bottom w:val="nil"/>
              <w:right w:val="nil"/>
            </w:tcBorders>
            <w:vAlign w:val="bottom"/>
          </w:tcPr>
          <w:p w14:paraId="7FA20A58" w14:textId="4D9D3ABA" w:rsidR="007A7027" w:rsidRPr="001521DF" w:rsidRDefault="007A7027" w:rsidP="007A7027">
            <w:pPr>
              <w:spacing w:line="480" w:lineRule="auto"/>
            </w:pPr>
            <w:r w:rsidRPr="001521DF">
              <w:rPr>
                <w:color w:val="000000"/>
              </w:rPr>
              <w:t>MDD</w:t>
            </w:r>
          </w:p>
        </w:tc>
        <w:tc>
          <w:tcPr>
            <w:tcW w:w="1723" w:type="dxa"/>
            <w:tcBorders>
              <w:left w:val="nil"/>
              <w:bottom w:val="nil"/>
              <w:right w:val="nil"/>
            </w:tcBorders>
            <w:vAlign w:val="bottom"/>
          </w:tcPr>
          <w:p w14:paraId="0673DC11" w14:textId="5B5E3243" w:rsidR="007A7027" w:rsidRPr="004A7617" w:rsidRDefault="007A7027" w:rsidP="007A7027">
            <w:pPr>
              <w:spacing w:line="480" w:lineRule="auto"/>
              <w:jc w:val="center"/>
              <w:rPr>
                <w:vertAlign w:val="superscript"/>
              </w:rPr>
            </w:pPr>
            <w:r w:rsidRPr="007A7027">
              <w:rPr>
                <w:color w:val="000000"/>
              </w:rPr>
              <w:t>29%</w:t>
            </w:r>
            <w:r w:rsidR="004A7617">
              <w:rPr>
                <w:color w:val="000000"/>
                <w:vertAlign w:val="superscript"/>
              </w:rPr>
              <w:t>a</w:t>
            </w:r>
          </w:p>
        </w:tc>
        <w:tc>
          <w:tcPr>
            <w:tcW w:w="1724" w:type="dxa"/>
            <w:tcBorders>
              <w:left w:val="nil"/>
              <w:bottom w:val="nil"/>
              <w:right w:val="nil"/>
            </w:tcBorders>
            <w:vAlign w:val="bottom"/>
          </w:tcPr>
          <w:p w14:paraId="25CE22A9" w14:textId="10FA8003" w:rsidR="007A7027" w:rsidRPr="007A7027" w:rsidRDefault="007A7027" w:rsidP="007A7027">
            <w:pPr>
              <w:spacing w:line="480" w:lineRule="auto"/>
              <w:jc w:val="center"/>
            </w:pPr>
            <w:r w:rsidRPr="007A7027">
              <w:rPr>
                <w:color w:val="000000"/>
              </w:rPr>
              <w:t>40%</w:t>
            </w:r>
            <w:r w:rsidR="004A7617">
              <w:rPr>
                <w:color w:val="000000"/>
                <w:vertAlign w:val="superscript"/>
              </w:rPr>
              <w:t>a</w:t>
            </w:r>
          </w:p>
        </w:tc>
        <w:tc>
          <w:tcPr>
            <w:tcW w:w="1723" w:type="dxa"/>
            <w:tcBorders>
              <w:left w:val="nil"/>
              <w:bottom w:val="nil"/>
              <w:right w:val="nil"/>
            </w:tcBorders>
            <w:vAlign w:val="bottom"/>
          </w:tcPr>
          <w:p w14:paraId="701486DB" w14:textId="38B76B3D" w:rsidR="007A7027" w:rsidRPr="004A7617" w:rsidRDefault="007A7027" w:rsidP="007A7027">
            <w:pPr>
              <w:spacing w:line="480" w:lineRule="auto"/>
              <w:jc w:val="center"/>
              <w:rPr>
                <w:vertAlign w:val="superscript"/>
              </w:rPr>
            </w:pPr>
            <w:r w:rsidRPr="007A7027">
              <w:rPr>
                <w:color w:val="000000"/>
              </w:rPr>
              <w:t>31%</w:t>
            </w:r>
            <w:r w:rsidR="004A7617">
              <w:rPr>
                <w:color w:val="000000"/>
                <w:vertAlign w:val="superscript"/>
              </w:rPr>
              <w:t>a,b</w:t>
            </w:r>
          </w:p>
        </w:tc>
        <w:tc>
          <w:tcPr>
            <w:tcW w:w="1724" w:type="dxa"/>
            <w:tcBorders>
              <w:left w:val="nil"/>
              <w:bottom w:val="nil"/>
              <w:right w:val="nil"/>
            </w:tcBorders>
            <w:vAlign w:val="bottom"/>
          </w:tcPr>
          <w:p w14:paraId="5E867B1D" w14:textId="6F99DB46" w:rsidR="007A7027" w:rsidRPr="004A7617" w:rsidRDefault="007A7027" w:rsidP="007A7027">
            <w:pPr>
              <w:spacing w:line="480" w:lineRule="auto"/>
              <w:jc w:val="center"/>
              <w:rPr>
                <w:vertAlign w:val="superscript"/>
              </w:rPr>
            </w:pPr>
            <w:r w:rsidRPr="007A7027">
              <w:rPr>
                <w:color w:val="000000"/>
              </w:rPr>
              <w:t>58%</w:t>
            </w:r>
            <w:r w:rsidR="004A7617">
              <w:rPr>
                <w:color w:val="000000"/>
                <w:vertAlign w:val="superscript"/>
              </w:rPr>
              <w:t>b</w:t>
            </w:r>
          </w:p>
        </w:tc>
        <w:tc>
          <w:tcPr>
            <w:tcW w:w="1116" w:type="dxa"/>
            <w:tcBorders>
              <w:left w:val="nil"/>
              <w:bottom w:val="nil"/>
            </w:tcBorders>
            <w:vAlign w:val="bottom"/>
          </w:tcPr>
          <w:p w14:paraId="682DF59A" w14:textId="412CA595" w:rsidR="007A7027" w:rsidRPr="007A7027" w:rsidRDefault="007A7027" w:rsidP="007A7027">
            <w:pPr>
              <w:spacing w:line="480" w:lineRule="auto"/>
              <w:jc w:val="center"/>
            </w:pPr>
            <w:r w:rsidRPr="007A7027">
              <w:rPr>
                <w:color w:val="000000"/>
              </w:rPr>
              <w:t>11.26</w:t>
            </w:r>
            <w:r>
              <w:rPr>
                <w:color w:val="000000"/>
              </w:rPr>
              <w:t>*</w:t>
            </w:r>
          </w:p>
        </w:tc>
      </w:tr>
      <w:tr w:rsidR="007A7027" w:rsidRPr="00E46346" w14:paraId="46FE792D" w14:textId="77777777" w:rsidTr="007A5607">
        <w:tc>
          <w:tcPr>
            <w:tcW w:w="2070" w:type="dxa"/>
            <w:tcBorders>
              <w:top w:val="nil"/>
              <w:bottom w:val="nil"/>
              <w:right w:val="nil"/>
            </w:tcBorders>
            <w:vAlign w:val="bottom"/>
          </w:tcPr>
          <w:p w14:paraId="56220FBA" w14:textId="4A897882" w:rsidR="007A7027" w:rsidRPr="001521DF" w:rsidRDefault="007A7027" w:rsidP="007A7027">
            <w:pPr>
              <w:spacing w:line="480" w:lineRule="auto"/>
            </w:pPr>
            <w:r w:rsidRPr="001521DF">
              <w:rPr>
                <w:color w:val="000000"/>
              </w:rPr>
              <w:t>Number MDEs</w:t>
            </w:r>
          </w:p>
        </w:tc>
        <w:tc>
          <w:tcPr>
            <w:tcW w:w="1723" w:type="dxa"/>
            <w:tcBorders>
              <w:top w:val="nil"/>
              <w:left w:val="nil"/>
              <w:bottom w:val="nil"/>
              <w:right w:val="nil"/>
            </w:tcBorders>
            <w:vAlign w:val="bottom"/>
          </w:tcPr>
          <w:p w14:paraId="73C23938" w14:textId="24515740" w:rsidR="007A7027" w:rsidRPr="004A7617" w:rsidRDefault="007A7027" w:rsidP="007A7027">
            <w:pPr>
              <w:spacing w:line="480" w:lineRule="auto"/>
              <w:jc w:val="center"/>
              <w:rPr>
                <w:vertAlign w:val="superscript"/>
              </w:rPr>
            </w:pPr>
            <w:r w:rsidRPr="007A7027">
              <w:rPr>
                <w:color w:val="000000"/>
              </w:rPr>
              <w:t>0.46 (0.08)</w:t>
            </w:r>
            <w:r w:rsidR="004A7617">
              <w:rPr>
                <w:color w:val="000000"/>
                <w:vertAlign w:val="superscript"/>
              </w:rPr>
              <w:t>a,b</w:t>
            </w:r>
          </w:p>
        </w:tc>
        <w:tc>
          <w:tcPr>
            <w:tcW w:w="1724" w:type="dxa"/>
            <w:tcBorders>
              <w:top w:val="nil"/>
              <w:left w:val="nil"/>
              <w:bottom w:val="nil"/>
              <w:right w:val="nil"/>
            </w:tcBorders>
            <w:vAlign w:val="bottom"/>
          </w:tcPr>
          <w:p w14:paraId="7D1A13B3" w14:textId="41172774" w:rsidR="007A7027" w:rsidRPr="004A7617" w:rsidRDefault="007A7027" w:rsidP="007A7027">
            <w:pPr>
              <w:spacing w:line="480" w:lineRule="auto"/>
              <w:jc w:val="center"/>
              <w:rPr>
                <w:vertAlign w:val="superscript"/>
              </w:rPr>
            </w:pPr>
            <w:r w:rsidRPr="007A7027">
              <w:rPr>
                <w:color w:val="000000"/>
              </w:rPr>
              <w:t>0.71 (0.08)</w:t>
            </w:r>
            <w:r w:rsidR="004A7617">
              <w:rPr>
                <w:color w:val="000000"/>
                <w:vertAlign w:val="superscript"/>
              </w:rPr>
              <w:t>a,c</w:t>
            </w:r>
          </w:p>
        </w:tc>
        <w:tc>
          <w:tcPr>
            <w:tcW w:w="1723" w:type="dxa"/>
            <w:tcBorders>
              <w:top w:val="nil"/>
              <w:left w:val="nil"/>
              <w:bottom w:val="nil"/>
              <w:right w:val="nil"/>
            </w:tcBorders>
            <w:vAlign w:val="bottom"/>
          </w:tcPr>
          <w:p w14:paraId="6C72ABB1" w14:textId="305168B4" w:rsidR="007A7027" w:rsidRPr="004A7617" w:rsidRDefault="007A7027" w:rsidP="007A7027">
            <w:pPr>
              <w:spacing w:line="480" w:lineRule="auto"/>
              <w:jc w:val="center"/>
              <w:rPr>
                <w:vertAlign w:val="superscript"/>
              </w:rPr>
            </w:pPr>
            <w:r w:rsidRPr="007A7027">
              <w:rPr>
                <w:color w:val="000000"/>
              </w:rPr>
              <w:t>0.34 (0.15)</w:t>
            </w:r>
            <w:r w:rsidR="004A7617">
              <w:rPr>
                <w:color w:val="000000"/>
                <w:vertAlign w:val="superscript"/>
              </w:rPr>
              <w:t>b</w:t>
            </w:r>
          </w:p>
        </w:tc>
        <w:tc>
          <w:tcPr>
            <w:tcW w:w="1724" w:type="dxa"/>
            <w:tcBorders>
              <w:top w:val="nil"/>
              <w:left w:val="nil"/>
              <w:bottom w:val="nil"/>
              <w:right w:val="nil"/>
            </w:tcBorders>
            <w:vAlign w:val="bottom"/>
          </w:tcPr>
          <w:p w14:paraId="06319446" w14:textId="50F48B2A" w:rsidR="007A7027" w:rsidRPr="004A7617" w:rsidRDefault="007A7027" w:rsidP="007A7027">
            <w:pPr>
              <w:spacing w:line="480" w:lineRule="auto"/>
              <w:jc w:val="center"/>
              <w:rPr>
                <w:vertAlign w:val="superscript"/>
              </w:rPr>
            </w:pPr>
            <w:r w:rsidRPr="007A7027">
              <w:rPr>
                <w:color w:val="000000"/>
              </w:rPr>
              <w:t>0.81 (0.1)</w:t>
            </w:r>
            <w:r w:rsidR="004A7617">
              <w:rPr>
                <w:color w:val="000000"/>
                <w:vertAlign w:val="superscript"/>
              </w:rPr>
              <w:t>c</w:t>
            </w:r>
          </w:p>
        </w:tc>
        <w:tc>
          <w:tcPr>
            <w:tcW w:w="1116" w:type="dxa"/>
            <w:tcBorders>
              <w:top w:val="nil"/>
              <w:left w:val="nil"/>
              <w:bottom w:val="nil"/>
            </w:tcBorders>
            <w:vAlign w:val="bottom"/>
          </w:tcPr>
          <w:p w14:paraId="3711F55B" w14:textId="69A32300" w:rsidR="007A7027" w:rsidRPr="007A7027" w:rsidRDefault="007A7027" w:rsidP="007A7027">
            <w:pPr>
              <w:spacing w:line="480" w:lineRule="auto"/>
              <w:jc w:val="center"/>
            </w:pPr>
            <w:r w:rsidRPr="007A7027">
              <w:rPr>
                <w:color w:val="000000"/>
              </w:rPr>
              <w:t>11.14</w:t>
            </w:r>
            <w:r>
              <w:rPr>
                <w:color w:val="000000"/>
              </w:rPr>
              <w:t>*</w:t>
            </w:r>
          </w:p>
        </w:tc>
      </w:tr>
      <w:tr w:rsidR="007A7027" w:rsidRPr="00E46346" w14:paraId="05CEED1F" w14:textId="77777777" w:rsidTr="007A5607">
        <w:tc>
          <w:tcPr>
            <w:tcW w:w="2070" w:type="dxa"/>
            <w:tcBorders>
              <w:top w:val="nil"/>
              <w:bottom w:val="nil"/>
              <w:right w:val="nil"/>
            </w:tcBorders>
            <w:vAlign w:val="bottom"/>
          </w:tcPr>
          <w:p w14:paraId="2B7B9A60" w14:textId="37CCCA4E" w:rsidR="007A7027" w:rsidRPr="001521DF" w:rsidRDefault="007A7027" w:rsidP="007A7027">
            <w:pPr>
              <w:spacing w:line="480" w:lineRule="auto"/>
            </w:pPr>
            <w:r w:rsidRPr="001521DF">
              <w:rPr>
                <w:color w:val="000000"/>
              </w:rPr>
              <w:t>MDE Duration</w:t>
            </w:r>
          </w:p>
        </w:tc>
        <w:tc>
          <w:tcPr>
            <w:tcW w:w="1723" w:type="dxa"/>
            <w:tcBorders>
              <w:top w:val="nil"/>
              <w:left w:val="nil"/>
              <w:bottom w:val="nil"/>
              <w:right w:val="nil"/>
            </w:tcBorders>
            <w:vAlign w:val="bottom"/>
          </w:tcPr>
          <w:p w14:paraId="3FDE2559" w14:textId="322E6436" w:rsidR="007A7027" w:rsidRPr="004A7617" w:rsidRDefault="007A7027" w:rsidP="007A7027">
            <w:pPr>
              <w:spacing w:line="480" w:lineRule="auto"/>
              <w:jc w:val="center"/>
              <w:rPr>
                <w:vertAlign w:val="superscript"/>
              </w:rPr>
            </w:pPr>
            <w:r w:rsidRPr="007A7027">
              <w:rPr>
                <w:color w:val="000000"/>
              </w:rPr>
              <w:t>15.45 (5.75)</w:t>
            </w:r>
            <w:r w:rsidR="004A7617">
              <w:rPr>
                <w:color w:val="000000"/>
                <w:vertAlign w:val="superscript"/>
              </w:rPr>
              <w:t>a</w:t>
            </w:r>
          </w:p>
        </w:tc>
        <w:tc>
          <w:tcPr>
            <w:tcW w:w="1724" w:type="dxa"/>
            <w:tcBorders>
              <w:top w:val="nil"/>
              <w:left w:val="nil"/>
              <w:bottom w:val="nil"/>
              <w:right w:val="nil"/>
            </w:tcBorders>
            <w:vAlign w:val="bottom"/>
          </w:tcPr>
          <w:p w14:paraId="484BA451" w14:textId="57225500" w:rsidR="007A7027" w:rsidRPr="004A7617" w:rsidRDefault="007A7027" w:rsidP="007A7027">
            <w:pPr>
              <w:spacing w:line="480" w:lineRule="auto"/>
              <w:jc w:val="center"/>
              <w:rPr>
                <w:vertAlign w:val="superscript"/>
              </w:rPr>
            </w:pPr>
            <w:r w:rsidRPr="007A7027">
              <w:rPr>
                <w:color w:val="000000"/>
              </w:rPr>
              <w:t>30.79 (4.59)</w:t>
            </w:r>
            <w:r w:rsidR="004A7617">
              <w:rPr>
                <w:color w:val="000000"/>
                <w:vertAlign w:val="superscript"/>
              </w:rPr>
              <w:t>b</w:t>
            </w:r>
          </w:p>
        </w:tc>
        <w:tc>
          <w:tcPr>
            <w:tcW w:w="1723" w:type="dxa"/>
            <w:tcBorders>
              <w:top w:val="nil"/>
              <w:left w:val="nil"/>
              <w:bottom w:val="nil"/>
              <w:right w:val="nil"/>
            </w:tcBorders>
            <w:vAlign w:val="bottom"/>
          </w:tcPr>
          <w:p w14:paraId="18EBA13A" w14:textId="62F39043" w:rsidR="007A7027" w:rsidRPr="004A7617" w:rsidRDefault="007A7027" w:rsidP="007A7027">
            <w:pPr>
              <w:spacing w:line="480" w:lineRule="auto"/>
              <w:jc w:val="center"/>
              <w:rPr>
                <w:vertAlign w:val="superscript"/>
              </w:rPr>
            </w:pPr>
            <w:r w:rsidRPr="007A7027">
              <w:rPr>
                <w:color w:val="000000"/>
              </w:rPr>
              <w:t>24.66 (9.76)</w:t>
            </w:r>
            <w:r w:rsidR="004A7617">
              <w:rPr>
                <w:color w:val="000000"/>
                <w:vertAlign w:val="superscript"/>
              </w:rPr>
              <w:t>a,b</w:t>
            </w:r>
          </w:p>
        </w:tc>
        <w:tc>
          <w:tcPr>
            <w:tcW w:w="1724" w:type="dxa"/>
            <w:tcBorders>
              <w:top w:val="nil"/>
              <w:left w:val="nil"/>
              <w:bottom w:val="nil"/>
              <w:right w:val="nil"/>
            </w:tcBorders>
            <w:vAlign w:val="bottom"/>
          </w:tcPr>
          <w:p w14:paraId="2294F3D5" w14:textId="34F24796" w:rsidR="007A7027" w:rsidRPr="004A7617" w:rsidRDefault="007A7027" w:rsidP="007A7027">
            <w:pPr>
              <w:spacing w:line="480" w:lineRule="auto"/>
              <w:jc w:val="center"/>
              <w:rPr>
                <w:vertAlign w:val="superscript"/>
              </w:rPr>
            </w:pPr>
            <w:r w:rsidRPr="007A7027">
              <w:rPr>
                <w:color w:val="000000"/>
              </w:rPr>
              <w:t>49.35 (11.8)</w:t>
            </w:r>
            <w:r w:rsidR="004A7617">
              <w:rPr>
                <w:color w:val="000000"/>
                <w:vertAlign w:val="superscript"/>
              </w:rPr>
              <w:t>b</w:t>
            </w:r>
          </w:p>
        </w:tc>
        <w:tc>
          <w:tcPr>
            <w:tcW w:w="1116" w:type="dxa"/>
            <w:tcBorders>
              <w:top w:val="nil"/>
              <w:left w:val="nil"/>
              <w:bottom w:val="nil"/>
            </w:tcBorders>
            <w:vAlign w:val="bottom"/>
          </w:tcPr>
          <w:p w14:paraId="475AE9FA" w14:textId="59681255" w:rsidR="007A7027" w:rsidRPr="007A7027" w:rsidRDefault="007A7027" w:rsidP="007A7027">
            <w:pPr>
              <w:spacing w:line="480" w:lineRule="auto"/>
              <w:jc w:val="center"/>
            </w:pPr>
            <w:r w:rsidRPr="007A7027">
              <w:rPr>
                <w:color w:val="000000"/>
              </w:rPr>
              <w:t>12.20</w:t>
            </w:r>
            <w:r>
              <w:rPr>
                <w:color w:val="000000"/>
              </w:rPr>
              <w:t>**</w:t>
            </w:r>
          </w:p>
        </w:tc>
      </w:tr>
      <w:tr w:rsidR="007A7027" w:rsidRPr="00E46346" w14:paraId="30DF5168" w14:textId="77777777" w:rsidTr="007A5607">
        <w:tc>
          <w:tcPr>
            <w:tcW w:w="2070" w:type="dxa"/>
            <w:tcBorders>
              <w:top w:val="nil"/>
              <w:bottom w:val="nil"/>
              <w:right w:val="nil"/>
            </w:tcBorders>
            <w:vAlign w:val="bottom"/>
          </w:tcPr>
          <w:p w14:paraId="6E6B74CF" w14:textId="64A300B3" w:rsidR="007A7027" w:rsidRPr="001521DF" w:rsidRDefault="007A7027" w:rsidP="007A7027">
            <w:pPr>
              <w:spacing w:line="480" w:lineRule="auto"/>
            </w:pPr>
            <w:r w:rsidRPr="001521DF">
              <w:rPr>
                <w:color w:val="000000"/>
              </w:rPr>
              <w:t>PT1 ANX</w:t>
            </w:r>
          </w:p>
        </w:tc>
        <w:tc>
          <w:tcPr>
            <w:tcW w:w="1723" w:type="dxa"/>
            <w:tcBorders>
              <w:top w:val="nil"/>
              <w:left w:val="nil"/>
              <w:bottom w:val="nil"/>
              <w:right w:val="nil"/>
            </w:tcBorders>
            <w:vAlign w:val="bottom"/>
          </w:tcPr>
          <w:p w14:paraId="2B6D0C08" w14:textId="304B55ED" w:rsidR="007A7027" w:rsidRPr="004A7617" w:rsidRDefault="007A7027" w:rsidP="007A7027">
            <w:pPr>
              <w:spacing w:line="480" w:lineRule="auto"/>
              <w:jc w:val="center"/>
              <w:rPr>
                <w:vertAlign w:val="superscript"/>
              </w:rPr>
            </w:pPr>
            <w:r w:rsidRPr="007A7027">
              <w:rPr>
                <w:color w:val="000000"/>
              </w:rPr>
              <w:t>4%</w:t>
            </w:r>
            <w:r w:rsidR="004A7617">
              <w:rPr>
                <w:color w:val="000000"/>
                <w:vertAlign w:val="superscript"/>
              </w:rPr>
              <w:t>a</w:t>
            </w:r>
          </w:p>
        </w:tc>
        <w:tc>
          <w:tcPr>
            <w:tcW w:w="1724" w:type="dxa"/>
            <w:tcBorders>
              <w:top w:val="nil"/>
              <w:left w:val="nil"/>
              <w:bottom w:val="nil"/>
              <w:right w:val="nil"/>
            </w:tcBorders>
            <w:vAlign w:val="bottom"/>
          </w:tcPr>
          <w:p w14:paraId="117358DD" w14:textId="5880DE18" w:rsidR="007A7027" w:rsidRPr="004A7617" w:rsidRDefault="007A7027" w:rsidP="007A7027">
            <w:pPr>
              <w:spacing w:line="480" w:lineRule="auto"/>
              <w:jc w:val="center"/>
              <w:rPr>
                <w:vertAlign w:val="superscript"/>
              </w:rPr>
            </w:pPr>
            <w:r w:rsidRPr="007A7027">
              <w:rPr>
                <w:color w:val="000000"/>
              </w:rPr>
              <w:t>11%</w:t>
            </w:r>
            <w:r w:rsidR="004A7617">
              <w:rPr>
                <w:color w:val="000000"/>
                <w:vertAlign w:val="superscript"/>
              </w:rPr>
              <w:t>a</w:t>
            </w:r>
          </w:p>
        </w:tc>
        <w:tc>
          <w:tcPr>
            <w:tcW w:w="1723" w:type="dxa"/>
            <w:tcBorders>
              <w:top w:val="nil"/>
              <w:left w:val="nil"/>
              <w:bottom w:val="nil"/>
              <w:right w:val="nil"/>
            </w:tcBorders>
            <w:vAlign w:val="bottom"/>
          </w:tcPr>
          <w:p w14:paraId="1124D47B" w14:textId="2326A28A" w:rsidR="007A7027" w:rsidRPr="004A7617" w:rsidRDefault="007A7027" w:rsidP="007A7027">
            <w:pPr>
              <w:spacing w:line="480" w:lineRule="auto"/>
              <w:jc w:val="center"/>
              <w:rPr>
                <w:vertAlign w:val="superscript"/>
              </w:rPr>
            </w:pPr>
            <w:r w:rsidRPr="007A7027">
              <w:rPr>
                <w:color w:val="000000"/>
              </w:rPr>
              <w:t>7%</w:t>
            </w:r>
            <w:r w:rsidR="004A7617">
              <w:rPr>
                <w:color w:val="000000"/>
                <w:vertAlign w:val="superscript"/>
              </w:rPr>
              <w:t>a,b</w:t>
            </w:r>
          </w:p>
        </w:tc>
        <w:tc>
          <w:tcPr>
            <w:tcW w:w="1724" w:type="dxa"/>
            <w:tcBorders>
              <w:top w:val="nil"/>
              <w:left w:val="nil"/>
              <w:bottom w:val="nil"/>
              <w:right w:val="nil"/>
            </w:tcBorders>
            <w:vAlign w:val="bottom"/>
          </w:tcPr>
          <w:p w14:paraId="4CF81D05" w14:textId="1C363BFC" w:rsidR="007A7027" w:rsidRPr="004A7617" w:rsidRDefault="007A7027" w:rsidP="007A7027">
            <w:pPr>
              <w:spacing w:line="480" w:lineRule="auto"/>
              <w:jc w:val="center"/>
              <w:rPr>
                <w:vertAlign w:val="superscript"/>
              </w:rPr>
            </w:pPr>
            <w:r w:rsidRPr="007A7027">
              <w:rPr>
                <w:color w:val="000000"/>
              </w:rPr>
              <w:t>24%</w:t>
            </w:r>
            <w:r w:rsidR="004A7617">
              <w:rPr>
                <w:color w:val="000000"/>
                <w:vertAlign w:val="superscript"/>
              </w:rPr>
              <w:t>b</w:t>
            </w:r>
          </w:p>
        </w:tc>
        <w:tc>
          <w:tcPr>
            <w:tcW w:w="1116" w:type="dxa"/>
            <w:tcBorders>
              <w:top w:val="nil"/>
              <w:left w:val="nil"/>
              <w:bottom w:val="nil"/>
            </w:tcBorders>
            <w:vAlign w:val="bottom"/>
          </w:tcPr>
          <w:p w14:paraId="657E1458" w14:textId="370295A5" w:rsidR="007A7027" w:rsidRPr="007A7027" w:rsidRDefault="007A7027" w:rsidP="007A7027">
            <w:pPr>
              <w:spacing w:line="480" w:lineRule="auto"/>
              <w:jc w:val="center"/>
            </w:pPr>
            <w:r w:rsidRPr="007A7027">
              <w:rPr>
                <w:color w:val="000000"/>
              </w:rPr>
              <w:t>14.18</w:t>
            </w:r>
            <w:r>
              <w:rPr>
                <w:color w:val="000000"/>
              </w:rPr>
              <w:t>**</w:t>
            </w:r>
          </w:p>
        </w:tc>
      </w:tr>
      <w:tr w:rsidR="007A7027" w:rsidRPr="00E46346" w14:paraId="5B390AF1" w14:textId="77777777" w:rsidTr="007A5607">
        <w:tc>
          <w:tcPr>
            <w:tcW w:w="2070" w:type="dxa"/>
            <w:tcBorders>
              <w:top w:val="nil"/>
              <w:bottom w:val="nil"/>
              <w:right w:val="nil"/>
            </w:tcBorders>
            <w:vAlign w:val="bottom"/>
          </w:tcPr>
          <w:p w14:paraId="0242C9AB" w14:textId="472C2BF4" w:rsidR="007A7027" w:rsidRPr="001521DF" w:rsidRDefault="007A7027" w:rsidP="007A7027">
            <w:pPr>
              <w:spacing w:line="480" w:lineRule="auto"/>
            </w:pPr>
            <w:r w:rsidRPr="001521DF">
              <w:rPr>
                <w:color w:val="000000"/>
              </w:rPr>
              <w:t>PT1 SUD</w:t>
            </w:r>
          </w:p>
        </w:tc>
        <w:tc>
          <w:tcPr>
            <w:tcW w:w="1723" w:type="dxa"/>
            <w:tcBorders>
              <w:top w:val="nil"/>
              <w:left w:val="nil"/>
              <w:bottom w:val="nil"/>
              <w:right w:val="nil"/>
            </w:tcBorders>
            <w:vAlign w:val="bottom"/>
          </w:tcPr>
          <w:p w14:paraId="573F5227" w14:textId="5B6D5821" w:rsidR="007A7027" w:rsidRPr="004A7617" w:rsidRDefault="007A7027" w:rsidP="007A7027">
            <w:pPr>
              <w:spacing w:line="480" w:lineRule="auto"/>
              <w:jc w:val="center"/>
              <w:rPr>
                <w:vertAlign w:val="superscript"/>
              </w:rPr>
            </w:pPr>
            <w:r w:rsidRPr="007A7027">
              <w:rPr>
                <w:color w:val="000000"/>
              </w:rPr>
              <w:t>31%</w:t>
            </w:r>
            <w:r w:rsidR="004A7617">
              <w:rPr>
                <w:color w:val="000000"/>
                <w:vertAlign w:val="superscript"/>
              </w:rPr>
              <w:t>a</w:t>
            </w:r>
          </w:p>
        </w:tc>
        <w:tc>
          <w:tcPr>
            <w:tcW w:w="1724" w:type="dxa"/>
            <w:tcBorders>
              <w:top w:val="nil"/>
              <w:left w:val="nil"/>
              <w:bottom w:val="nil"/>
              <w:right w:val="nil"/>
            </w:tcBorders>
            <w:vAlign w:val="bottom"/>
          </w:tcPr>
          <w:p w14:paraId="333F8261" w14:textId="03CCA16E" w:rsidR="007A7027" w:rsidRPr="004A7617" w:rsidRDefault="007A7027" w:rsidP="007A7027">
            <w:pPr>
              <w:spacing w:line="480" w:lineRule="auto"/>
              <w:jc w:val="center"/>
              <w:rPr>
                <w:vertAlign w:val="superscript"/>
              </w:rPr>
            </w:pPr>
            <w:r w:rsidRPr="007A7027">
              <w:rPr>
                <w:color w:val="000000"/>
              </w:rPr>
              <w:t>33%</w:t>
            </w:r>
            <w:r w:rsidR="004A7617">
              <w:rPr>
                <w:color w:val="000000"/>
                <w:vertAlign w:val="superscript"/>
              </w:rPr>
              <w:t>a</w:t>
            </w:r>
          </w:p>
        </w:tc>
        <w:tc>
          <w:tcPr>
            <w:tcW w:w="1723" w:type="dxa"/>
            <w:tcBorders>
              <w:top w:val="nil"/>
              <w:left w:val="nil"/>
              <w:bottom w:val="nil"/>
              <w:right w:val="nil"/>
            </w:tcBorders>
            <w:vAlign w:val="bottom"/>
          </w:tcPr>
          <w:p w14:paraId="26799669" w14:textId="38EDC73B" w:rsidR="007A7027" w:rsidRPr="004A7617" w:rsidRDefault="007A7027" w:rsidP="007A7027">
            <w:pPr>
              <w:spacing w:line="480" w:lineRule="auto"/>
              <w:jc w:val="center"/>
              <w:rPr>
                <w:vertAlign w:val="superscript"/>
              </w:rPr>
            </w:pPr>
            <w:r w:rsidRPr="007A7027">
              <w:rPr>
                <w:color w:val="000000"/>
              </w:rPr>
              <w:t>64%</w:t>
            </w:r>
            <w:r w:rsidR="004A7617">
              <w:rPr>
                <w:color w:val="000000"/>
                <w:vertAlign w:val="superscript"/>
              </w:rPr>
              <w:t>b</w:t>
            </w:r>
          </w:p>
        </w:tc>
        <w:tc>
          <w:tcPr>
            <w:tcW w:w="1724" w:type="dxa"/>
            <w:tcBorders>
              <w:top w:val="nil"/>
              <w:left w:val="nil"/>
              <w:bottom w:val="nil"/>
              <w:right w:val="nil"/>
            </w:tcBorders>
            <w:vAlign w:val="bottom"/>
          </w:tcPr>
          <w:p w14:paraId="218C0573" w14:textId="1460B8E6" w:rsidR="007A7027" w:rsidRPr="004A7617" w:rsidRDefault="007A7027" w:rsidP="007A7027">
            <w:pPr>
              <w:spacing w:line="480" w:lineRule="auto"/>
              <w:jc w:val="center"/>
              <w:rPr>
                <w:vertAlign w:val="superscript"/>
              </w:rPr>
            </w:pPr>
            <w:r w:rsidRPr="007A7027">
              <w:rPr>
                <w:color w:val="000000"/>
              </w:rPr>
              <w:t>56%</w:t>
            </w:r>
            <w:r w:rsidR="004A7617">
              <w:rPr>
                <w:color w:val="000000"/>
                <w:vertAlign w:val="superscript"/>
              </w:rPr>
              <w:t>b</w:t>
            </w:r>
          </w:p>
        </w:tc>
        <w:tc>
          <w:tcPr>
            <w:tcW w:w="1116" w:type="dxa"/>
            <w:tcBorders>
              <w:top w:val="nil"/>
              <w:left w:val="nil"/>
              <w:bottom w:val="nil"/>
            </w:tcBorders>
            <w:vAlign w:val="bottom"/>
          </w:tcPr>
          <w:p w14:paraId="13B9D550" w14:textId="4D91A683" w:rsidR="007A7027" w:rsidRPr="007A7027" w:rsidRDefault="007A7027" w:rsidP="007A7027">
            <w:pPr>
              <w:spacing w:line="480" w:lineRule="auto"/>
              <w:jc w:val="center"/>
            </w:pPr>
            <w:r w:rsidRPr="007A7027">
              <w:rPr>
                <w:color w:val="000000"/>
              </w:rPr>
              <w:t>12.99</w:t>
            </w:r>
            <w:r>
              <w:rPr>
                <w:color w:val="000000"/>
              </w:rPr>
              <w:t>**</w:t>
            </w:r>
          </w:p>
        </w:tc>
      </w:tr>
      <w:tr w:rsidR="007A7027" w:rsidRPr="00E46346" w14:paraId="71EB2C62" w14:textId="77777777" w:rsidTr="00DD3DBE">
        <w:tc>
          <w:tcPr>
            <w:tcW w:w="2070" w:type="dxa"/>
            <w:tcBorders>
              <w:top w:val="nil"/>
              <w:bottom w:val="nil"/>
              <w:right w:val="nil"/>
            </w:tcBorders>
            <w:vAlign w:val="center"/>
          </w:tcPr>
          <w:p w14:paraId="3665B830" w14:textId="0E9810BF" w:rsidR="007A7027" w:rsidRPr="001521DF" w:rsidRDefault="007A7027" w:rsidP="007A7027">
            <w:pPr>
              <w:spacing w:line="480" w:lineRule="auto"/>
            </w:pPr>
            <w:r w:rsidRPr="001521DF">
              <w:t xml:space="preserve">Highest Grade </w:t>
            </w:r>
          </w:p>
        </w:tc>
        <w:tc>
          <w:tcPr>
            <w:tcW w:w="1723" w:type="dxa"/>
            <w:tcBorders>
              <w:top w:val="nil"/>
              <w:left w:val="nil"/>
              <w:bottom w:val="nil"/>
              <w:right w:val="nil"/>
            </w:tcBorders>
            <w:vAlign w:val="bottom"/>
          </w:tcPr>
          <w:p w14:paraId="7757CDD8" w14:textId="479EAB22" w:rsidR="007A7027" w:rsidRPr="00A16BC3" w:rsidRDefault="007A7027" w:rsidP="007A7027">
            <w:pPr>
              <w:spacing w:line="480" w:lineRule="auto"/>
              <w:jc w:val="center"/>
              <w:rPr>
                <w:color w:val="000000"/>
                <w:vertAlign w:val="superscript"/>
              </w:rPr>
            </w:pPr>
            <w:r w:rsidRPr="007A7027">
              <w:rPr>
                <w:color w:val="000000"/>
              </w:rPr>
              <w:t>15.47 (0.18)</w:t>
            </w:r>
            <w:r w:rsidR="00A16BC3">
              <w:rPr>
                <w:color w:val="000000"/>
                <w:vertAlign w:val="superscript"/>
              </w:rPr>
              <w:t>a</w:t>
            </w:r>
          </w:p>
        </w:tc>
        <w:tc>
          <w:tcPr>
            <w:tcW w:w="1724" w:type="dxa"/>
            <w:tcBorders>
              <w:top w:val="nil"/>
              <w:left w:val="nil"/>
              <w:bottom w:val="nil"/>
              <w:right w:val="nil"/>
            </w:tcBorders>
            <w:vAlign w:val="bottom"/>
          </w:tcPr>
          <w:p w14:paraId="7E80D173" w14:textId="6CE3D8D2" w:rsidR="007A7027" w:rsidRPr="00A16BC3" w:rsidRDefault="007A7027" w:rsidP="007A7027">
            <w:pPr>
              <w:spacing w:line="480" w:lineRule="auto"/>
              <w:jc w:val="center"/>
              <w:rPr>
                <w:color w:val="000000"/>
                <w:vertAlign w:val="superscript"/>
              </w:rPr>
            </w:pPr>
            <w:r w:rsidRPr="007A7027">
              <w:rPr>
                <w:color w:val="000000"/>
              </w:rPr>
              <w:t>14.32 (0.16)</w:t>
            </w:r>
            <w:r w:rsidR="00A16BC3">
              <w:rPr>
                <w:color w:val="000000"/>
                <w:vertAlign w:val="superscript"/>
              </w:rPr>
              <w:t>b</w:t>
            </w:r>
          </w:p>
        </w:tc>
        <w:tc>
          <w:tcPr>
            <w:tcW w:w="1723" w:type="dxa"/>
            <w:tcBorders>
              <w:top w:val="nil"/>
              <w:left w:val="nil"/>
              <w:bottom w:val="nil"/>
              <w:right w:val="nil"/>
            </w:tcBorders>
            <w:vAlign w:val="bottom"/>
          </w:tcPr>
          <w:p w14:paraId="2EF01DE4" w14:textId="0C4BB2F0" w:rsidR="007A7027" w:rsidRPr="00A16BC3" w:rsidRDefault="007A7027" w:rsidP="007A7027">
            <w:pPr>
              <w:spacing w:line="480" w:lineRule="auto"/>
              <w:jc w:val="center"/>
              <w:rPr>
                <w:color w:val="000000"/>
                <w:vertAlign w:val="superscript"/>
              </w:rPr>
            </w:pPr>
            <w:r w:rsidRPr="007A7027">
              <w:rPr>
                <w:color w:val="000000"/>
              </w:rPr>
              <w:t>13.24 (0.36)</w:t>
            </w:r>
            <w:r w:rsidR="00A16BC3">
              <w:rPr>
                <w:color w:val="000000"/>
                <w:vertAlign w:val="superscript"/>
              </w:rPr>
              <w:t>c</w:t>
            </w:r>
          </w:p>
        </w:tc>
        <w:tc>
          <w:tcPr>
            <w:tcW w:w="1724" w:type="dxa"/>
            <w:tcBorders>
              <w:top w:val="nil"/>
              <w:left w:val="nil"/>
              <w:bottom w:val="nil"/>
              <w:right w:val="nil"/>
            </w:tcBorders>
            <w:vAlign w:val="bottom"/>
          </w:tcPr>
          <w:p w14:paraId="4CB78A12" w14:textId="4F1C4F7E" w:rsidR="007A7027" w:rsidRPr="00A16BC3" w:rsidRDefault="007A7027" w:rsidP="007A7027">
            <w:pPr>
              <w:spacing w:line="480" w:lineRule="auto"/>
              <w:jc w:val="center"/>
              <w:rPr>
                <w:color w:val="000000"/>
                <w:vertAlign w:val="superscript"/>
              </w:rPr>
            </w:pPr>
            <w:r w:rsidRPr="007A7027">
              <w:rPr>
                <w:color w:val="000000"/>
              </w:rPr>
              <w:t>14.22 (0.23)</w:t>
            </w:r>
            <w:r w:rsidR="00A16BC3">
              <w:rPr>
                <w:color w:val="000000"/>
                <w:vertAlign w:val="superscript"/>
              </w:rPr>
              <w:t>b</w:t>
            </w:r>
          </w:p>
        </w:tc>
        <w:tc>
          <w:tcPr>
            <w:tcW w:w="1116" w:type="dxa"/>
            <w:tcBorders>
              <w:top w:val="nil"/>
              <w:left w:val="nil"/>
              <w:bottom w:val="nil"/>
            </w:tcBorders>
            <w:vAlign w:val="bottom"/>
          </w:tcPr>
          <w:p w14:paraId="3838B100" w14:textId="351075DE" w:rsidR="007A7027" w:rsidRPr="007A7027" w:rsidRDefault="007A7027" w:rsidP="007A7027">
            <w:pPr>
              <w:spacing w:line="480" w:lineRule="auto"/>
              <w:jc w:val="center"/>
              <w:rPr>
                <w:color w:val="000000"/>
              </w:rPr>
            </w:pPr>
            <w:r w:rsidRPr="007A7027">
              <w:rPr>
                <w:color w:val="000000"/>
              </w:rPr>
              <w:t>31.94</w:t>
            </w:r>
            <w:r>
              <w:rPr>
                <w:color w:val="000000"/>
              </w:rPr>
              <w:t>***</w:t>
            </w:r>
          </w:p>
        </w:tc>
      </w:tr>
      <w:tr w:rsidR="007A7027" w:rsidRPr="00E46346" w14:paraId="56D752D5" w14:textId="77777777" w:rsidTr="00DD3DBE">
        <w:tc>
          <w:tcPr>
            <w:tcW w:w="2070" w:type="dxa"/>
            <w:tcBorders>
              <w:top w:val="nil"/>
              <w:bottom w:val="nil"/>
              <w:right w:val="nil"/>
            </w:tcBorders>
            <w:vAlign w:val="center"/>
          </w:tcPr>
          <w:p w14:paraId="66128E35" w14:textId="6704D5AB" w:rsidR="007A7027" w:rsidRPr="001521DF" w:rsidRDefault="007A7027" w:rsidP="007A7027">
            <w:pPr>
              <w:spacing w:line="480" w:lineRule="auto"/>
            </w:pPr>
            <w:r w:rsidRPr="001521DF">
              <w:t>Household Income</w:t>
            </w:r>
          </w:p>
        </w:tc>
        <w:tc>
          <w:tcPr>
            <w:tcW w:w="1723" w:type="dxa"/>
            <w:tcBorders>
              <w:top w:val="nil"/>
              <w:left w:val="nil"/>
              <w:bottom w:val="nil"/>
              <w:right w:val="nil"/>
            </w:tcBorders>
            <w:vAlign w:val="bottom"/>
          </w:tcPr>
          <w:p w14:paraId="70E66297" w14:textId="5319E096" w:rsidR="007A7027" w:rsidRPr="007A7027" w:rsidRDefault="007A7027" w:rsidP="007A7027">
            <w:pPr>
              <w:spacing w:line="480" w:lineRule="auto"/>
              <w:jc w:val="center"/>
              <w:rPr>
                <w:color w:val="000000"/>
                <w:vertAlign w:val="superscript"/>
              </w:rPr>
            </w:pPr>
            <w:r w:rsidRPr="007A7027">
              <w:rPr>
                <w:color w:val="000000"/>
              </w:rPr>
              <w:t>7.65 (0.19)</w:t>
            </w:r>
          </w:p>
        </w:tc>
        <w:tc>
          <w:tcPr>
            <w:tcW w:w="1724" w:type="dxa"/>
            <w:tcBorders>
              <w:top w:val="nil"/>
              <w:left w:val="nil"/>
              <w:bottom w:val="nil"/>
              <w:right w:val="nil"/>
            </w:tcBorders>
            <w:vAlign w:val="bottom"/>
          </w:tcPr>
          <w:p w14:paraId="516124CE" w14:textId="2EE714C0" w:rsidR="007A7027" w:rsidRPr="007A7027" w:rsidRDefault="007A7027" w:rsidP="007A7027">
            <w:pPr>
              <w:spacing w:line="480" w:lineRule="auto"/>
              <w:jc w:val="center"/>
              <w:rPr>
                <w:color w:val="000000"/>
                <w:vertAlign w:val="superscript"/>
              </w:rPr>
            </w:pPr>
            <w:r w:rsidRPr="007A7027">
              <w:rPr>
                <w:color w:val="000000"/>
              </w:rPr>
              <w:t>7.47 (0.16)</w:t>
            </w:r>
          </w:p>
        </w:tc>
        <w:tc>
          <w:tcPr>
            <w:tcW w:w="1723" w:type="dxa"/>
            <w:tcBorders>
              <w:top w:val="nil"/>
              <w:left w:val="nil"/>
              <w:bottom w:val="nil"/>
              <w:right w:val="nil"/>
            </w:tcBorders>
            <w:vAlign w:val="bottom"/>
          </w:tcPr>
          <w:p w14:paraId="16CDC6AF" w14:textId="7EFDD5CF" w:rsidR="007A7027" w:rsidRPr="007A7027" w:rsidRDefault="007A7027" w:rsidP="007A7027">
            <w:pPr>
              <w:spacing w:line="480" w:lineRule="auto"/>
              <w:jc w:val="center"/>
              <w:rPr>
                <w:color w:val="000000"/>
                <w:vertAlign w:val="superscript"/>
              </w:rPr>
            </w:pPr>
            <w:r w:rsidRPr="007A7027">
              <w:rPr>
                <w:color w:val="000000"/>
              </w:rPr>
              <w:t>6.8 (0.42)</w:t>
            </w:r>
          </w:p>
        </w:tc>
        <w:tc>
          <w:tcPr>
            <w:tcW w:w="1724" w:type="dxa"/>
            <w:tcBorders>
              <w:top w:val="nil"/>
              <w:left w:val="nil"/>
              <w:bottom w:val="nil"/>
              <w:right w:val="nil"/>
            </w:tcBorders>
            <w:vAlign w:val="bottom"/>
          </w:tcPr>
          <w:p w14:paraId="6F4BE4DD" w14:textId="0A84C23C" w:rsidR="007A7027" w:rsidRPr="007A7027" w:rsidRDefault="007A7027" w:rsidP="007A7027">
            <w:pPr>
              <w:spacing w:line="480" w:lineRule="auto"/>
              <w:jc w:val="center"/>
              <w:rPr>
                <w:color w:val="000000"/>
                <w:vertAlign w:val="superscript"/>
              </w:rPr>
            </w:pPr>
            <w:r w:rsidRPr="007A7027">
              <w:rPr>
                <w:color w:val="000000"/>
              </w:rPr>
              <w:t>7.25 (0.24)</w:t>
            </w:r>
          </w:p>
        </w:tc>
        <w:tc>
          <w:tcPr>
            <w:tcW w:w="1116" w:type="dxa"/>
            <w:tcBorders>
              <w:top w:val="nil"/>
              <w:left w:val="nil"/>
              <w:bottom w:val="nil"/>
            </w:tcBorders>
            <w:vAlign w:val="bottom"/>
          </w:tcPr>
          <w:p w14:paraId="4D97E274" w14:textId="7E644054" w:rsidR="007A7027" w:rsidRPr="007A7027" w:rsidRDefault="007A7027" w:rsidP="007A7027">
            <w:pPr>
              <w:spacing w:line="480" w:lineRule="auto"/>
              <w:jc w:val="center"/>
              <w:rPr>
                <w:color w:val="000000"/>
              </w:rPr>
            </w:pPr>
            <w:r w:rsidRPr="007A7027">
              <w:rPr>
                <w:color w:val="000000"/>
              </w:rPr>
              <w:t>3.26</w:t>
            </w:r>
          </w:p>
        </w:tc>
      </w:tr>
      <w:tr w:rsidR="007A7027" w:rsidRPr="00E46346" w14:paraId="53A8F1A1" w14:textId="77777777" w:rsidTr="007A5607">
        <w:tc>
          <w:tcPr>
            <w:tcW w:w="2070" w:type="dxa"/>
            <w:tcBorders>
              <w:top w:val="nil"/>
              <w:bottom w:val="nil"/>
              <w:right w:val="nil"/>
            </w:tcBorders>
            <w:vAlign w:val="center"/>
          </w:tcPr>
          <w:p w14:paraId="1D91954A" w14:textId="562256AE" w:rsidR="007A7027" w:rsidRPr="001521DF" w:rsidRDefault="007A7027" w:rsidP="007A7027">
            <w:pPr>
              <w:spacing w:line="480" w:lineRule="auto"/>
            </w:pPr>
            <w:r w:rsidRPr="001521DF">
              <w:t>Life Satisfaction</w:t>
            </w:r>
          </w:p>
        </w:tc>
        <w:tc>
          <w:tcPr>
            <w:tcW w:w="1723" w:type="dxa"/>
            <w:tcBorders>
              <w:top w:val="nil"/>
              <w:left w:val="nil"/>
              <w:bottom w:val="nil"/>
              <w:right w:val="nil"/>
            </w:tcBorders>
            <w:vAlign w:val="bottom"/>
          </w:tcPr>
          <w:p w14:paraId="7518FE8A" w14:textId="03D7F86E" w:rsidR="007A7027" w:rsidRPr="00A16BC3" w:rsidRDefault="007A7027" w:rsidP="007A7027">
            <w:pPr>
              <w:spacing w:line="480" w:lineRule="auto"/>
              <w:jc w:val="center"/>
              <w:rPr>
                <w:vertAlign w:val="superscript"/>
              </w:rPr>
            </w:pPr>
            <w:r w:rsidRPr="007A7027">
              <w:rPr>
                <w:color w:val="000000"/>
              </w:rPr>
              <w:t>25.22 (0.69)</w:t>
            </w:r>
            <w:r w:rsidR="00A16BC3">
              <w:rPr>
                <w:color w:val="000000"/>
                <w:vertAlign w:val="superscript"/>
              </w:rPr>
              <w:t>a</w:t>
            </w:r>
          </w:p>
        </w:tc>
        <w:tc>
          <w:tcPr>
            <w:tcW w:w="1724" w:type="dxa"/>
            <w:tcBorders>
              <w:top w:val="nil"/>
              <w:left w:val="nil"/>
              <w:bottom w:val="nil"/>
              <w:right w:val="nil"/>
            </w:tcBorders>
            <w:vAlign w:val="bottom"/>
          </w:tcPr>
          <w:p w14:paraId="5AE9D8FC" w14:textId="3C51C95B" w:rsidR="007A7027" w:rsidRPr="00A16BC3" w:rsidRDefault="007A7027" w:rsidP="007A7027">
            <w:pPr>
              <w:spacing w:line="480" w:lineRule="auto"/>
              <w:jc w:val="center"/>
              <w:rPr>
                <w:vertAlign w:val="superscript"/>
              </w:rPr>
            </w:pPr>
            <w:r w:rsidRPr="007A7027">
              <w:rPr>
                <w:color w:val="000000"/>
              </w:rPr>
              <w:t>28.69 (0.66)</w:t>
            </w:r>
            <w:r w:rsidR="00A16BC3">
              <w:rPr>
                <w:color w:val="000000"/>
                <w:vertAlign w:val="superscript"/>
              </w:rPr>
              <w:t>b</w:t>
            </w:r>
          </w:p>
        </w:tc>
        <w:tc>
          <w:tcPr>
            <w:tcW w:w="1723" w:type="dxa"/>
            <w:tcBorders>
              <w:top w:val="nil"/>
              <w:left w:val="nil"/>
              <w:bottom w:val="nil"/>
              <w:right w:val="nil"/>
            </w:tcBorders>
            <w:vAlign w:val="bottom"/>
          </w:tcPr>
          <w:p w14:paraId="58362844" w14:textId="7717998F" w:rsidR="007A7027" w:rsidRPr="00A16BC3" w:rsidRDefault="007A7027" w:rsidP="007A7027">
            <w:pPr>
              <w:spacing w:line="480" w:lineRule="auto"/>
              <w:jc w:val="center"/>
              <w:rPr>
                <w:vertAlign w:val="superscript"/>
              </w:rPr>
            </w:pPr>
            <w:r w:rsidRPr="007A7027">
              <w:rPr>
                <w:color w:val="000000"/>
              </w:rPr>
              <w:t>29.6 (1.44)</w:t>
            </w:r>
            <w:r w:rsidR="00A16BC3">
              <w:rPr>
                <w:color w:val="000000"/>
                <w:vertAlign w:val="superscript"/>
              </w:rPr>
              <w:t>b,c</w:t>
            </w:r>
          </w:p>
        </w:tc>
        <w:tc>
          <w:tcPr>
            <w:tcW w:w="1724" w:type="dxa"/>
            <w:tcBorders>
              <w:top w:val="nil"/>
              <w:left w:val="nil"/>
              <w:bottom w:val="nil"/>
              <w:right w:val="nil"/>
            </w:tcBorders>
            <w:vAlign w:val="bottom"/>
          </w:tcPr>
          <w:p w14:paraId="30B3A80C" w14:textId="5F6AEA59" w:rsidR="007A7027" w:rsidRPr="00A16BC3" w:rsidRDefault="007A7027" w:rsidP="007A7027">
            <w:pPr>
              <w:spacing w:line="480" w:lineRule="auto"/>
              <w:jc w:val="center"/>
              <w:rPr>
                <w:vertAlign w:val="superscript"/>
              </w:rPr>
            </w:pPr>
            <w:r w:rsidRPr="007A7027">
              <w:rPr>
                <w:color w:val="000000"/>
              </w:rPr>
              <w:t>31.81 (1.02)</w:t>
            </w:r>
            <w:r w:rsidR="00A16BC3">
              <w:rPr>
                <w:color w:val="000000"/>
                <w:vertAlign w:val="superscript"/>
              </w:rPr>
              <w:t>c</w:t>
            </w:r>
          </w:p>
        </w:tc>
        <w:tc>
          <w:tcPr>
            <w:tcW w:w="1116" w:type="dxa"/>
            <w:tcBorders>
              <w:top w:val="nil"/>
              <w:left w:val="nil"/>
              <w:bottom w:val="nil"/>
            </w:tcBorders>
            <w:vAlign w:val="bottom"/>
          </w:tcPr>
          <w:p w14:paraId="7742AB0C" w14:textId="1FEAAC1A" w:rsidR="007A7027" w:rsidRPr="007A7027" w:rsidRDefault="007A7027" w:rsidP="007A7027">
            <w:pPr>
              <w:spacing w:line="480" w:lineRule="auto"/>
              <w:jc w:val="center"/>
            </w:pPr>
            <w:r w:rsidRPr="007A7027">
              <w:rPr>
                <w:color w:val="000000"/>
              </w:rPr>
              <w:t>27.00</w:t>
            </w:r>
            <w:r>
              <w:rPr>
                <w:color w:val="000000"/>
              </w:rPr>
              <w:t>***</w:t>
            </w:r>
          </w:p>
        </w:tc>
      </w:tr>
      <w:tr w:rsidR="007A7027" w:rsidRPr="00E46346" w14:paraId="6F72A723" w14:textId="77777777" w:rsidTr="007A5607">
        <w:tc>
          <w:tcPr>
            <w:tcW w:w="2070" w:type="dxa"/>
            <w:tcBorders>
              <w:top w:val="nil"/>
              <w:bottom w:val="single" w:sz="4" w:space="0" w:color="auto"/>
              <w:right w:val="nil"/>
            </w:tcBorders>
            <w:vAlign w:val="center"/>
          </w:tcPr>
          <w:p w14:paraId="134A9A83" w14:textId="4E71E01F" w:rsidR="007A7027" w:rsidRPr="001521DF" w:rsidRDefault="007A7027" w:rsidP="007A7027">
            <w:pPr>
              <w:spacing w:line="480" w:lineRule="auto"/>
            </w:pPr>
            <w:r w:rsidRPr="001521DF">
              <w:t>Social Adjustment</w:t>
            </w:r>
          </w:p>
        </w:tc>
        <w:tc>
          <w:tcPr>
            <w:tcW w:w="1723" w:type="dxa"/>
            <w:tcBorders>
              <w:top w:val="nil"/>
              <w:left w:val="nil"/>
              <w:bottom w:val="single" w:sz="4" w:space="0" w:color="auto"/>
              <w:right w:val="nil"/>
            </w:tcBorders>
            <w:vAlign w:val="bottom"/>
          </w:tcPr>
          <w:p w14:paraId="30165215" w14:textId="7666C602" w:rsidR="007A7027" w:rsidRPr="00A16BC3" w:rsidRDefault="007A7027" w:rsidP="007A7027">
            <w:pPr>
              <w:spacing w:line="480" w:lineRule="auto"/>
              <w:jc w:val="center"/>
              <w:rPr>
                <w:vertAlign w:val="superscript"/>
              </w:rPr>
            </w:pPr>
            <w:r w:rsidRPr="007A7027">
              <w:rPr>
                <w:color w:val="000000"/>
              </w:rPr>
              <w:t>1.58 (0.03)</w:t>
            </w:r>
            <w:r w:rsidR="00A16BC3">
              <w:rPr>
                <w:color w:val="000000"/>
                <w:vertAlign w:val="superscript"/>
              </w:rPr>
              <w:t>a</w:t>
            </w:r>
          </w:p>
        </w:tc>
        <w:tc>
          <w:tcPr>
            <w:tcW w:w="1724" w:type="dxa"/>
            <w:tcBorders>
              <w:top w:val="nil"/>
              <w:left w:val="nil"/>
              <w:bottom w:val="single" w:sz="4" w:space="0" w:color="auto"/>
              <w:right w:val="nil"/>
            </w:tcBorders>
            <w:vAlign w:val="bottom"/>
          </w:tcPr>
          <w:p w14:paraId="6357B5D6" w14:textId="7C64F594" w:rsidR="007A7027" w:rsidRPr="00A16BC3" w:rsidRDefault="007A7027" w:rsidP="007A7027">
            <w:pPr>
              <w:spacing w:line="480" w:lineRule="auto"/>
              <w:jc w:val="center"/>
              <w:rPr>
                <w:vertAlign w:val="superscript"/>
              </w:rPr>
            </w:pPr>
            <w:r w:rsidRPr="007A7027">
              <w:rPr>
                <w:color w:val="000000"/>
              </w:rPr>
              <w:t>1.67 (0.02)</w:t>
            </w:r>
            <w:r w:rsidR="00A16BC3">
              <w:rPr>
                <w:color w:val="000000"/>
                <w:vertAlign w:val="superscript"/>
              </w:rPr>
              <w:t>b</w:t>
            </w:r>
          </w:p>
        </w:tc>
        <w:tc>
          <w:tcPr>
            <w:tcW w:w="1723" w:type="dxa"/>
            <w:tcBorders>
              <w:top w:val="nil"/>
              <w:left w:val="nil"/>
              <w:bottom w:val="single" w:sz="4" w:space="0" w:color="auto"/>
              <w:right w:val="nil"/>
            </w:tcBorders>
            <w:vAlign w:val="bottom"/>
          </w:tcPr>
          <w:p w14:paraId="36E7B426" w14:textId="536859DB" w:rsidR="007A7027" w:rsidRPr="00A16BC3" w:rsidRDefault="007A7027" w:rsidP="007A7027">
            <w:pPr>
              <w:spacing w:line="480" w:lineRule="auto"/>
              <w:jc w:val="center"/>
              <w:rPr>
                <w:vertAlign w:val="superscript"/>
              </w:rPr>
            </w:pPr>
            <w:r w:rsidRPr="007A7027">
              <w:rPr>
                <w:color w:val="000000"/>
              </w:rPr>
              <w:t>1.73 (0.07)</w:t>
            </w:r>
            <w:r w:rsidR="00A16BC3">
              <w:rPr>
                <w:color w:val="000000"/>
                <w:vertAlign w:val="superscript"/>
              </w:rPr>
              <w:t>a,b,c</w:t>
            </w:r>
          </w:p>
        </w:tc>
        <w:tc>
          <w:tcPr>
            <w:tcW w:w="1724" w:type="dxa"/>
            <w:tcBorders>
              <w:top w:val="nil"/>
              <w:left w:val="nil"/>
              <w:bottom w:val="single" w:sz="4" w:space="0" w:color="auto"/>
              <w:right w:val="nil"/>
            </w:tcBorders>
            <w:vAlign w:val="bottom"/>
          </w:tcPr>
          <w:p w14:paraId="71F6F4BC" w14:textId="654C1B25" w:rsidR="007A7027" w:rsidRPr="00A16BC3" w:rsidRDefault="007A7027" w:rsidP="007A7027">
            <w:pPr>
              <w:spacing w:line="480" w:lineRule="auto"/>
              <w:jc w:val="center"/>
              <w:rPr>
                <w:vertAlign w:val="superscript"/>
              </w:rPr>
            </w:pPr>
            <w:r w:rsidRPr="007A7027">
              <w:rPr>
                <w:color w:val="000000"/>
              </w:rPr>
              <w:t>1.83 (0.04)</w:t>
            </w:r>
            <w:r w:rsidR="00A16BC3">
              <w:rPr>
                <w:color w:val="000000"/>
                <w:vertAlign w:val="superscript"/>
              </w:rPr>
              <w:t>c</w:t>
            </w:r>
          </w:p>
        </w:tc>
        <w:tc>
          <w:tcPr>
            <w:tcW w:w="1116" w:type="dxa"/>
            <w:tcBorders>
              <w:top w:val="nil"/>
              <w:left w:val="nil"/>
              <w:bottom w:val="single" w:sz="4" w:space="0" w:color="auto"/>
            </w:tcBorders>
            <w:vAlign w:val="bottom"/>
          </w:tcPr>
          <w:p w14:paraId="2A17D5D2" w14:textId="4899FE4C" w:rsidR="007A7027" w:rsidRPr="007A7027" w:rsidRDefault="007A7027" w:rsidP="007A7027">
            <w:pPr>
              <w:spacing w:line="480" w:lineRule="auto"/>
              <w:jc w:val="center"/>
            </w:pPr>
            <w:r w:rsidRPr="007A7027">
              <w:rPr>
                <w:color w:val="000000"/>
              </w:rPr>
              <w:t>19.04</w:t>
            </w:r>
            <w:r>
              <w:rPr>
                <w:color w:val="000000"/>
              </w:rPr>
              <w:t>***</w:t>
            </w:r>
          </w:p>
        </w:tc>
      </w:tr>
    </w:tbl>
    <w:p w14:paraId="6B6E8349" w14:textId="77777777" w:rsidR="006C21EA" w:rsidRDefault="001266DC" w:rsidP="006C21EA">
      <w:pPr>
        <w:widowControl w:val="0"/>
        <w:spacing w:line="480" w:lineRule="auto"/>
      </w:pPr>
      <w:r>
        <w:rPr>
          <w:i/>
        </w:rPr>
        <w:t xml:space="preserve">Note: </w:t>
      </w:r>
      <w:r>
        <w:t xml:space="preserve">Class 1: Thriving Class (31.9%); Class 2: Average Functioning (45.5%); Class 3: Externalizing Vulnerability and Family Stress (4.9%); Class 4: Internalizing Vulnerability (17.7%). Different subscripts indicate significant pairwise differences at </w:t>
      </w:r>
      <w:r>
        <w:rPr>
          <w:i/>
        </w:rPr>
        <w:t xml:space="preserve">p &lt; </w:t>
      </w:r>
      <w:r>
        <w:t>.05.</w:t>
      </w:r>
      <w:r w:rsidR="006C21EA">
        <w:t xml:space="preserve"> MDD = Major depressive disorder; ANX = Anxiety Disorder; SUD = Substance use Disorder; MDE = Major Depressive Episode; MDD Duration in months; PT1 = Post-T1 assessment; Highest Grade = Highest Grade Level Completed; Household Income = mean of income ranges (1 = no income; 2 = &lt; $5000; 3 = $5,000-$9,999; 4 = $10,000-14,999; 5 = $15,000-$19,999; 6 = $20,000-$29,999; 7 = $30,000-$39,999; 8 = $40,000-$49,999; 9 = $50,000 or more). </w:t>
      </w:r>
    </w:p>
    <w:p w14:paraId="20934A60" w14:textId="68532357" w:rsidR="001266DC" w:rsidRDefault="001266DC" w:rsidP="001266DC">
      <w:pPr>
        <w:spacing w:line="480" w:lineRule="auto"/>
      </w:pPr>
    </w:p>
    <w:sectPr w:rsidR="001266D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0fwd5zd59wple9eeaperx8sep0vaax55t0&quot;&gt;Total Library-Saved&lt;record-ids&gt;&lt;item&gt;189&lt;/item&gt;&lt;item&gt;661&lt;/item&gt;&lt;item&gt;678&lt;/item&gt;&lt;item&gt;1318&lt;/item&gt;&lt;item&gt;1723&lt;/item&gt;&lt;item&gt;1724&lt;/item&gt;&lt;item&gt;8278&lt;/item&gt;&lt;item&gt;8282&lt;/item&gt;&lt;item&gt;8283&lt;/item&gt;&lt;item&gt;8284&lt;/item&gt;&lt;item&gt;8285&lt;/item&gt;&lt;item&gt;8286&lt;/item&gt;&lt;item&gt;8287&lt;/item&gt;&lt;item&gt;8288&lt;/item&gt;&lt;item&gt;8289&lt;/item&gt;&lt;item&gt;8292&lt;/item&gt;&lt;item&gt;8293&lt;/item&gt;&lt;item&gt;8294&lt;/item&gt;&lt;item&gt;8295&lt;/item&gt;&lt;item&gt;8296&lt;/item&gt;&lt;item&gt;8297&lt;/item&gt;&lt;item&gt;8298&lt;/item&gt;&lt;item&gt;8299&lt;/item&gt;&lt;item&gt;8300&lt;/item&gt;&lt;item&gt;8301&lt;/item&gt;&lt;item&gt;8302&lt;/item&gt;&lt;item&gt;8303&lt;/item&gt;&lt;item&gt;8304&lt;/item&gt;&lt;item&gt;8305&lt;/item&gt;&lt;item&gt;8306&lt;/item&gt;&lt;item&gt;8307&lt;/item&gt;&lt;item&gt;8308&lt;/item&gt;&lt;item&gt;8309&lt;/item&gt;&lt;item&gt;8310&lt;/item&gt;&lt;item&gt;8311&lt;/item&gt;&lt;item&gt;8312&lt;/item&gt;&lt;item&gt;8314&lt;/item&gt;&lt;item&gt;8315&lt;/item&gt;&lt;item&gt;8425&lt;/item&gt;&lt;/record-ids&gt;&lt;/item&gt;&lt;/Libraries&gt;"/>
  </w:docVars>
  <w:rsids>
    <w:rsidRoot w:val="00CB7278"/>
    <w:rsid w:val="00034DC3"/>
    <w:rsid w:val="00044D48"/>
    <w:rsid w:val="000A59C9"/>
    <w:rsid w:val="000E61E5"/>
    <w:rsid w:val="001266DC"/>
    <w:rsid w:val="001521DF"/>
    <w:rsid w:val="0020589F"/>
    <w:rsid w:val="002E3813"/>
    <w:rsid w:val="002E6F01"/>
    <w:rsid w:val="00337A53"/>
    <w:rsid w:val="00464178"/>
    <w:rsid w:val="004712D3"/>
    <w:rsid w:val="0047700D"/>
    <w:rsid w:val="004A7617"/>
    <w:rsid w:val="004B1B2C"/>
    <w:rsid w:val="0061565C"/>
    <w:rsid w:val="006305CE"/>
    <w:rsid w:val="0064462D"/>
    <w:rsid w:val="006822F3"/>
    <w:rsid w:val="006C07C0"/>
    <w:rsid w:val="006C21EA"/>
    <w:rsid w:val="007A7027"/>
    <w:rsid w:val="00904441"/>
    <w:rsid w:val="009D42C4"/>
    <w:rsid w:val="00A16BC3"/>
    <w:rsid w:val="00A80CC4"/>
    <w:rsid w:val="00AA0BFA"/>
    <w:rsid w:val="00B37E60"/>
    <w:rsid w:val="00B45B56"/>
    <w:rsid w:val="00B64D90"/>
    <w:rsid w:val="00C17D32"/>
    <w:rsid w:val="00CB7278"/>
    <w:rsid w:val="00DB2B20"/>
    <w:rsid w:val="00E46346"/>
    <w:rsid w:val="00F2717F"/>
    <w:rsid w:val="00F95B78"/>
    <w:rsid w:val="00F966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5FFE0C"/>
  <w15:chartTrackingRefBased/>
  <w15:docId w15:val="{2980747F-CB69-45E0-B1A1-502A717E03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727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7278"/>
    <w:rPr>
      <w:sz w:val="16"/>
      <w:szCs w:val="16"/>
    </w:rPr>
  </w:style>
  <w:style w:type="paragraph" w:styleId="CommentText">
    <w:name w:val="annotation text"/>
    <w:basedOn w:val="Normal"/>
    <w:link w:val="CommentTextChar"/>
    <w:uiPriority w:val="99"/>
    <w:semiHidden/>
    <w:unhideWhenUsed/>
    <w:rsid w:val="00CB7278"/>
    <w:rPr>
      <w:sz w:val="20"/>
      <w:szCs w:val="20"/>
    </w:rPr>
  </w:style>
  <w:style w:type="character" w:customStyle="1" w:styleId="CommentTextChar">
    <w:name w:val="Comment Text Char"/>
    <w:basedOn w:val="DefaultParagraphFont"/>
    <w:link w:val="CommentText"/>
    <w:uiPriority w:val="99"/>
    <w:semiHidden/>
    <w:rsid w:val="00CB7278"/>
    <w:rPr>
      <w:sz w:val="20"/>
      <w:szCs w:val="20"/>
    </w:rPr>
  </w:style>
  <w:style w:type="paragraph" w:customStyle="1" w:styleId="EndNoteBibliographyTitle">
    <w:name w:val="EndNote Bibliography Title"/>
    <w:basedOn w:val="Normal"/>
    <w:link w:val="EndNoteBibliographyTitleChar"/>
    <w:rsid w:val="00CB7278"/>
    <w:pPr>
      <w:jc w:val="center"/>
    </w:pPr>
    <w:rPr>
      <w:noProof/>
    </w:rPr>
  </w:style>
  <w:style w:type="character" w:customStyle="1" w:styleId="EndNoteBibliographyTitleChar">
    <w:name w:val="EndNote Bibliography Title Char"/>
    <w:basedOn w:val="DefaultParagraphFont"/>
    <w:link w:val="EndNoteBibliographyTitle"/>
    <w:rsid w:val="00CB7278"/>
    <w:rPr>
      <w:noProof/>
    </w:rPr>
  </w:style>
  <w:style w:type="paragraph" w:customStyle="1" w:styleId="EndNoteBibliography">
    <w:name w:val="EndNote Bibliography"/>
    <w:basedOn w:val="Normal"/>
    <w:link w:val="EndNoteBibliographyChar"/>
    <w:rsid w:val="00CB7278"/>
    <w:rPr>
      <w:noProof/>
    </w:rPr>
  </w:style>
  <w:style w:type="character" w:customStyle="1" w:styleId="EndNoteBibliographyChar">
    <w:name w:val="EndNote Bibliography Char"/>
    <w:basedOn w:val="DefaultParagraphFont"/>
    <w:link w:val="EndNoteBibliography"/>
    <w:rsid w:val="00CB7278"/>
    <w:rPr>
      <w:noProof/>
    </w:rPr>
  </w:style>
  <w:style w:type="paragraph" w:styleId="BalloonText">
    <w:name w:val="Balloon Text"/>
    <w:basedOn w:val="Normal"/>
    <w:link w:val="BalloonTextChar"/>
    <w:uiPriority w:val="99"/>
    <w:semiHidden/>
    <w:unhideWhenUsed/>
    <w:rsid w:val="004712D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12D3"/>
    <w:rPr>
      <w:rFonts w:ascii="Segoe UI" w:hAnsi="Segoe UI" w:cs="Segoe UI"/>
      <w:sz w:val="18"/>
      <w:szCs w:val="18"/>
    </w:rPr>
  </w:style>
  <w:style w:type="table" w:styleId="TableGrid">
    <w:name w:val="Table Grid"/>
    <w:basedOn w:val="TableNormal"/>
    <w:uiPriority w:val="59"/>
    <w:rsid w:val="001266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C07C0"/>
    <w:rPr>
      <w:b/>
      <w:bCs/>
    </w:rPr>
  </w:style>
  <w:style w:type="character" w:customStyle="1" w:styleId="CommentSubjectChar">
    <w:name w:val="Comment Subject Char"/>
    <w:basedOn w:val="CommentTextChar"/>
    <w:link w:val="CommentSubject"/>
    <w:uiPriority w:val="99"/>
    <w:semiHidden/>
    <w:rsid w:val="006C07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6BC8178C018324089FC6007BBF100AA" ma:contentTypeVersion="10" ma:contentTypeDescription="Create a new document." ma:contentTypeScope="" ma:versionID="5619c6a68e17c266057e475e8b51d283">
  <xsd:schema xmlns:xsd="http://www.w3.org/2001/XMLSchema" xmlns:xs="http://www.w3.org/2001/XMLSchema" xmlns:p="http://schemas.microsoft.com/office/2006/metadata/properties" xmlns:ns3="9cee5e97-b3f0-4c9d-8062-98deab54276c" targetNamespace="http://schemas.microsoft.com/office/2006/metadata/properties" ma:root="true" ma:fieldsID="62a3876f08df043daf49a1ac3db60360" ns3:_="">
    <xsd:import namespace="9cee5e97-b3f0-4c9d-8062-98deab54276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cee5e97-b3f0-4c9d-8062-98deab54276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9A40967-8F32-43D8-A0EC-CCC8138FF4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cee5e97-b3f0-4c9d-8062-98deab5427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5C7B3FD-72C5-46F6-8BFA-C13551032E10}">
  <ds:schemaRefs>
    <ds:schemaRef ds:uri="http://schemas.microsoft.com/sharepoint/v3/contenttype/forms"/>
  </ds:schemaRefs>
</ds:datastoreItem>
</file>

<file path=customXml/itemProps3.xml><?xml version="1.0" encoding="utf-8"?>
<ds:datastoreItem xmlns:ds="http://schemas.openxmlformats.org/officeDocument/2006/customXml" ds:itemID="{7B4E8A9E-AA97-4BF6-B6F5-56EC4AB617DC}">
  <ds:schemaRefs>
    <ds:schemaRef ds:uri="http://schemas.microsoft.com/office/2006/documentManagement/types"/>
    <ds:schemaRef ds:uri="http://schemas.openxmlformats.org/package/2006/metadata/core-properties"/>
    <ds:schemaRef ds:uri="http://purl.org/dc/elements/1.1/"/>
    <ds:schemaRef ds:uri="http://schemas.microsoft.com/office/2006/metadata/properties"/>
    <ds:schemaRef ds:uri="9cee5e97-b3f0-4c9d-8062-98deab54276c"/>
    <ds:schemaRef ds:uri="http://purl.org/dc/terms/"/>
    <ds:schemaRef ds:uri="http://schemas.microsoft.com/office/infopath/2007/PartnerControl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7017</Words>
  <Characters>40001</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46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Olino</dc:creator>
  <cp:keywords/>
  <dc:description/>
  <cp:lastModifiedBy>Thomas Olino</cp:lastModifiedBy>
  <cp:revision>4</cp:revision>
  <dcterms:created xsi:type="dcterms:W3CDTF">2019-07-26T18:18:00Z</dcterms:created>
  <dcterms:modified xsi:type="dcterms:W3CDTF">2019-07-26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6BC8178C018324089FC6007BBF100AA</vt:lpwstr>
  </property>
</Properties>
</file>